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11859747"/>
        <w:docPartObj>
          <w:docPartGallery w:val="Cover Pages"/>
          <w:docPartUnique/>
        </w:docPartObj>
      </w:sdtPr>
      <w:sdtEndPr/>
      <w:sdtContent>
        <w:p w14:paraId="40495E6E" w14:textId="343F194A" w:rsidR="004E039E" w:rsidRDefault="004E039E"/>
        <w:p w14:paraId="4C978852" w14:textId="04FADF88" w:rsidR="004E039E" w:rsidRDefault="004E039E">
          <w:pPr>
            <w:keepLines w:val="0"/>
            <w:spacing w:after="160"/>
            <w:contextualSpacing w:val="0"/>
          </w:pPr>
          <w:r>
            <w:rPr>
              <w:noProof/>
            </w:rPr>
            <mc:AlternateContent>
              <mc:Choice Requires="wps">
                <w:drawing>
                  <wp:anchor distT="0" distB="0" distL="114300" distR="114300" simplePos="0" relativeHeight="251662336" behindDoc="0" locked="0" layoutInCell="1" allowOverlap="1" wp14:anchorId="12223F4C" wp14:editId="46E31416">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323E4F"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2-06-22T00:00:00Z">
                                    <w:dateFormat w:val="MMMM d, yyyy"/>
                                    <w:lid w:val="en-US"/>
                                    <w:storeMappedDataAs w:val="dateTime"/>
                                    <w:calendar w:val="gregorian"/>
                                  </w:date>
                                </w:sdtPr>
                                <w:sdtEndPr/>
                                <w:sdtContent>
                                  <w:p w14:paraId="46869486" w14:textId="5C817FF6" w:rsidR="004E039E" w:rsidRDefault="009157A2">
                                    <w:pPr>
                                      <w:pStyle w:val="NoSpacing"/>
                                      <w:jc w:val="right"/>
                                      <w:rPr>
                                        <w:caps/>
                                        <w:color w:val="323E4F" w:themeColor="text2" w:themeShade="BF"/>
                                        <w:sz w:val="40"/>
                                        <w:szCs w:val="40"/>
                                      </w:rPr>
                                    </w:pPr>
                                    <w:r>
                                      <w:rPr>
                                        <w:caps/>
                                        <w:color w:val="323E4F" w:themeColor="text2" w:themeShade="BF"/>
                                        <w:sz w:val="40"/>
                                        <w:szCs w:val="40"/>
                                      </w:rPr>
                                      <w:t>June 22, 2022</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type w14:anchorId="12223F4C" id="_x0000_t202" coordsize="21600,21600" o:spt="202" path="m,l,21600r21600,l21600,xe">
                    <v:stroke joinstyle="miter"/>
                    <v:path gradientshapeok="t" o:connecttype="rect"/>
                  </v:shapetype>
                  <v:shape id="Text Box 111" o:spid="_x0000_s1026" type="#_x0000_t202" style="position:absolute;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" filled="f" stroked="f" strokeweight=".5pt">
                    <v:textbox style="mso-fit-shape-to-text:t" inset="0,0,0,0">
                      <w:txbxContent>
                        <w:sdt>
                          <w:sdtPr>
                            <w:rPr>
                              <w:caps/>
                              <w:color w:val="323E4F"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2-06-22T00:00:00Z">
                              <w:dateFormat w:val="MMMM d, yyyy"/>
                              <w:lid w:val="en-US"/>
                              <w:storeMappedDataAs w:val="dateTime"/>
                              <w:calendar w:val="gregorian"/>
                            </w:date>
                          </w:sdtPr>
                          <w:sdtEndPr/>
                          <w:sdtContent>
                            <w:p w14:paraId="46869486" w14:textId="5C817FF6" w:rsidR="004E039E" w:rsidRDefault="009157A2">
                              <w:pPr>
                                <w:pStyle w:val="NoSpacing"/>
                                <w:jc w:val="right"/>
                                <w:rPr>
                                  <w:caps/>
                                  <w:color w:val="323E4F" w:themeColor="text2" w:themeShade="BF"/>
                                  <w:sz w:val="40"/>
                                  <w:szCs w:val="40"/>
                                </w:rPr>
                              </w:pPr>
                              <w:r>
                                <w:rPr>
                                  <w:caps/>
                                  <w:color w:val="323E4F" w:themeColor="text2" w:themeShade="BF"/>
                                  <w:sz w:val="40"/>
                                  <w:szCs w:val="40"/>
                                </w:rPr>
                                <w:t>June 22, 2022</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108662CB" wp14:editId="0E88AE36">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EndPr/>
                                <w:sdtContent>
                                  <w:p w14:paraId="00DAC42C" w14:textId="48624DEE" w:rsidR="004E039E" w:rsidRDefault="00C10C96">
                                    <w:pPr>
                                      <w:pStyle w:val="NoSpacing"/>
                                      <w:jc w:val="right"/>
                                      <w:rPr>
                                        <w:caps/>
                                        <w:color w:val="262626" w:themeColor="text1" w:themeTint="D9"/>
                                        <w:sz w:val="28"/>
                                        <w:szCs w:val="28"/>
                                      </w:rPr>
                                    </w:pPr>
                                    <w:r>
                                      <w:rPr>
                                        <w:caps/>
                                        <w:color w:val="262626" w:themeColor="text1" w:themeTint="D9"/>
                                        <w:sz w:val="28"/>
                                        <w:szCs w:val="28"/>
                                      </w:rPr>
                                      <w:t>Frank Schulz</w:t>
                                    </w:r>
                                  </w:p>
                                </w:sdtContent>
                              </w:sdt>
                              <w:p w14:paraId="63A48561" w14:textId="02BE3A1C" w:rsidR="004E039E" w:rsidRDefault="007F3940">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EndPr/>
                                  <w:sdtContent>
                                    <w:r w:rsidR="00C10C96">
                                      <w:rPr>
                                        <w:caps/>
                                        <w:color w:val="262626" w:themeColor="text1" w:themeTint="D9"/>
                                        <w:sz w:val="20"/>
                                        <w:szCs w:val="20"/>
                                      </w:rPr>
                                      <w:t>NMIT</w:t>
                                    </w:r>
                                  </w:sdtContent>
                                </w:sdt>
                              </w:p>
                              <w:p w14:paraId="399DB953" w14:textId="2408E0AC" w:rsidR="004E039E" w:rsidRDefault="007F3940">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EndPr/>
                                  <w:sdtContent>
                                    <w:r w:rsidR="00C10C96">
                                      <w:rPr>
                                        <w:color w:val="262626" w:themeColor="text1" w:themeTint="D9"/>
                                        <w:sz w:val="20"/>
                                        <w:szCs w:val="20"/>
                                      </w:rPr>
                                      <w:t>WEB701</w:t>
                                    </w:r>
                                  </w:sdtContent>
                                </w:sdt>
                                <w:r w:rsidR="004E039E">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108662CB" id="Text Box 112" o:spid="_x0000_s1027" type="#_x0000_t202" style="position:absolute;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EndPr/>
                          <w:sdtContent>
                            <w:p w14:paraId="00DAC42C" w14:textId="48624DEE" w:rsidR="004E039E" w:rsidRDefault="00C10C96">
                              <w:pPr>
                                <w:pStyle w:val="NoSpacing"/>
                                <w:jc w:val="right"/>
                                <w:rPr>
                                  <w:caps/>
                                  <w:color w:val="262626" w:themeColor="text1" w:themeTint="D9"/>
                                  <w:sz w:val="28"/>
                                  <w:szCs w:val="28"/>
                                </w:rPr>
                              </w:pPr>
                              <w:r>
                                <w:rPr>
                                  <w:caps/>
                                  <w:color w:val="262626" w:themeColor="text1" w:themeTint="D9"/>
                                  <w:sz w:val="28"/>
                                  <w:szCs w:val="28"/>
                                </w:rPr>
                                <w:t>Frank Schulz</w:t>
                              </w:r>
                            </w:p>
                          </w:sdtContent>
                        </w:sdt>
                        <w:p w14:paraId="63A48561" w14:textId="02BE3A1C" w:rsidR="004E039E" w:rsidRDefault="00674010">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EndPr/>
                            <w:sdtContent>
                              <w:r w:rsidR="00C10C96">
                                <w:rPr>
                                  <w:caps/>
                                  <w:color w:val="262626" w:themeColor="text1" w:themeTint="D9"/>
                                  <w:sz w:val="20"/>
                                  <w:szCs w:val="20"/>
                                </w:rPr>
                                <w:t>NMIT</w:t>
                              </w:r>
                            </w:sdtContent>
                          </w:sdt>
                        </w:p>
                        <w:p w14:paraId="399DB953" w14:textId="2408E0AC" w:rsidR="004E039E" w:rsidRDefault="00674010">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EndPr/>
                            <w:sdtContent>
                              <w:r w:rsidR="00C10C96">
                                <w:rPr>
                                  <w:color w:val="262626" w:themeColor="text1" w:themeTint="D9"/>
                                  <w:sz w:val="20"/>
                                  <w:szCs w:val="20"/>
                                </w:rPr>
                                <w:t>WEB701</w:t>
                              </w:r>
                            </w:sdtContent>
                          </w:sdt>
                          <w:r w:rsidR="004E039E">
                            <w:rPr>
                              <w:color w:val="262626" w:themeColor="text1" w:themeTint="D9"/>
                              <w:sz w:val="20"/>
                              <w:szCs w:val="20"/>
                            </w:rPr>
                            <w:t xml:space="preserve"> </w:t>
                          </w:r>
                        </w:p>
                      </w:txbxContent>
                    </v:textbox>
                    <w10:wrap type="square"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2C900464" wp14:editId="2C0541B4">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45500</wp14:pctPosVOffset>
                        </wp:positionV>
                      </mc:Choice>
                      <mc:Fallback>
                        <wp:positionV relativeFrom="page">
                          <wp:posOffset>4864735</wp:posOffset>
                        </wp:positionV>
                      </mc:Fallback>
                    </mc:AlternateContent>
                    <wp:extent cx="5753100" cy="525780"/>
                    <wp:effectExtent l="0" t="0" r="10160" b="6350"/>
                    <wp:wrapSquare wrapText="bothSides"/>
                    <wp:docPr id="113" name="Text Box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0" w:name="_Hlk106632410"/>
                              <w:p w14:paraId="687E7522" w14:textId="45F8D354" w:rsidR="004E039E" w:rsidRDefault="007F3940">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EndPr/>
                                  <w:sdtContent>
                                    <w:r w:rsidR="00921E16">
                                      <w:rPr>
                                        <w:caps/>
                                        <w:color w:val="323E4F" w:themeColor="text2" w:themeShade="BF"/>
                                        <w:sz w:val="52"/>
                                        <w:szCs w:val="52"/>
                                      </w:rPr>
                                      <w:t>Assessment</w:t>
                                    </w:r>
                                    <w:r w:rsidR="00C10C96">
                                      <w:rPr>
                                        <w:caps/>
                                        <w:color w:val="323E4F" w:themeColor="text2" w:themeShade="BF"/>
                                        <w:sz w:val="52"/>
                                        <w:szCs w:val="52"/>
                                      </w:rPr>
                                      <w:t xml:space="preserve"> Three</w:t>
                                    </w:r>
                                  </w:sdtContent>
                                </w:sdt>
                                <w:bookmarkEnd w:id="0"/>
                              </w:p>
                              <w:sdt>
                                <w:sdtPr>
                                  <w:rPr>
                                    <w:smallCaps/>
                                    <w:color w:val="44546A"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EndPr/>
                                <w:sdtContent>
                                  <w:p w14:paraId="56609774" w14:textId="2BB7BCAE" w:rsidR="004E039E" w:rsidRDefault="00BE1C89">
                                    <w:pPr>
                                      <w:pStyle w:val="NoSpacing"/>
                                      <w:jc w:val="right"/>
                                      <w:rPr>
                                        <w:smallCaps/>
                                        <w:color w:val="44546A" w:themeColor="text2"/>
                                        <w:sz w:val="36"/>
                                        <w:szCs w:val="36"/>
                                      </w:rPr>
                                    </w:pPr>
                                    <w:r>
                                      <w:rPr>
                                        <w:smallCaps/>
                                        <w:color w:val="44546A" w:themeColor="text2"/>
                                        <w:sz w:val="36"/>
                                        <w:szCs w:val="36"/>
                                      </w:rPr>
                                      <w:t>Edge of Web Technology</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2C900464" id="Text Box 113" o:spid="_x0000_s1028" type="#_x0000_t202" style="position:absolute;margin-left:0;margin-top:0;width:453pt;height:41.4pt;z-index:251660288;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" filled="f" stroked="f" strokeweight=".5pt">
                    <v:textbox inset="0,0,0,0">
                      <w:txbxContent>
                        <w:bookmarkStart w:id="1" w:name="_Hlk106632410"/>
                        <w:p w14:paraId="687E7522" w14:textId="45F8D354" w:rsidR="004E039E" w:rsidRDefault="00674010">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EndPr/>
                            <w:sdtContent>
                              <w:r w:rsidR="00921E16">
                                <w:rPr>
                                  <w:caps/>
                                  <w:color w:val="323E4F" w:themeColor="text2" w:themeShade="BF"/>
                                  <w:sz w:val="52"/>
                                  <w:szCs w:val="52"/>
                                </w:rPr>
                                <w:t>Assessment</w:t>
                              </w:r>
                              <w:r w:rsidR="00C10C96">
                                <w:rPr>
                                  <w:caps/>
                                  <w:color w:val="323E4F" w:themeColor="text2" w:themeShade="BF"/>
                                  <w:sz w:val="52"/>
                                  <w:szCs w:val="52"/>
                                </w:rPr>
                                <w:t xml:space="preserve"> Three</w:t>
                              </w:r>
                            </w:sdtContent>
                          </w:sdt>
                          <w:bookmarkEnd w:id="1"/>
                        </w:p>
                        <w:sdt>
                          <w:sdtPr>
                            <w:rPr>
                              <w:smallCaps/>
                              <w:color w:val="44546A"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EndPr/>
                          <w:sdtContent>
                            <w:p w14:paraId="56609774" w14:textId="2BB7BCAE" w:rsidR="004E039E" w:rsidRDefault="00BE1C89">
                              <w:pPr>
                                <w:pStyle w:val="NoSpacing"/>
                                <w:jc w:val="right"/>
                                <w:rPr>
                                  <w:smallCaps/>
                                  <w:color w:val="44546A" w:themeColor="text2"/>
                                  <w:sz w:val="36"/>
                                  <w:szCs w:val="36"/>
                                </w:rPr>
                              </w:pPr>
                              <w:r>
                                <w:rPr>
                                  <w:smallCaps/>
                                  <w:color w:val="44546A" w:themeColor="text2"/>
                                  <w:sz w:val="36"/>
                                  <w:szCs w:val="36"/>
                                </w:rPr>
                                <w:t>Edge of Web Technology</w:t>
                              </w:r>
                            </w:p>
                          </w:sdtContent>
                        </w:sdt>
                      </w:txbxContent>
                    </v:textbox>
                    <w10:wrap type="square" anchorx="page" anchory="page"/>
                  </v:shape>
                </w:pict>
              </mc:Fallback>
            </mc:AlternateContent>
          </w:r>
          <w:r>
            <w:rPr>
              <w:noProof/>
            </w:rPr>
            <mc:AlternateContent>
              <mc:Choice Requires="wpg">
                <w:drawing>
                  <wp:anchor distT="0" distB="0" distL="114300" distR="114300" simplePos="0" relativeHeight="251659264" behindDoc="0" locked="0" layoutInCell="1" allowOverlap="1" wp14:anchorId="60B653E8" wp14:editId="4DBDC9FD">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3175" b="635"/>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5024DC11"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ed7d31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4472c4 [3204]" stroked="f" strokeweight="1pt">
                      <o:lock v:ext="edit" aspectratio="t"/>
                    </v:rect>
                    <w10:wrap anchorx="page" anchory="page"/>
                  </v:group>
                </w:pict>
              </mc:Fallback>
            </mc:AlternateContent>
          </w:r>
          <w:r>
            <w:br w:type="page"/>
          </w:r>
        </w:p>
      </w:sdtContent>
    </w:sdt>
    <w:sdt>
      <w:sdtPr>
        <w:rPr>
          <w:rFonts w:asciiTheme="minorHAnsi" w:eastAsiaTheme="minorHAnsi" w:hAnsiTheme="minorHAnsi" w:cstheme="minorBidi"/>
          <w:color w:val="auto"/>
          <w:sz w:val="22"/>
          <w:szCs w:val="22"/>
          <w:lang w:val="en-NZ"/>
        </w:rPr>
        <w:id w:val="-1841075607"/>
        <w:docPartObj>
          <w:docPartGallery w:val="Table of Contents"/>
          <w:docPartUnique/>
        </w:docPartObj>
      </w:sdtPr>
      <w:sdtEndPr>
        <w:rPr>
          <w:b/>
          <w:bCs/>
          <w:noProof/>
        </w:rPr>
      </w:sdtEndPr>
      <w:sdtContent>
        <w:p w14:paraId="5B371E31" w14:textId="01B99F53" w:rsidR="004E039E" w:rsidRDefault="004E039E">
          <w:pPr>
            <w:pStyle w:val="TOCHeading"/>
          </w:pPr>
          <w:r>
            <w:t>Contents</w:t>
          </w:r>
        </w:p>
        <w:p w14:paraId="6B66895B" w14:textId="16FF02F3" w:rsidR="009157A2" w:rsidRDefault="004E039E">
          <w:pPr>
            <w:pStyle w:val="TOC2"/>
            <w:tabs>
              <w:tab w:val="right" w:leader="dot" w:pos="9016"/>
            </w:tabs>
            <w:rPr>
              <w:rFonts w:eastAsiaTheme="minorEastAsia"/>
              <w:noProof/>
              <w:lang w:val="en-GB" w:eastAsia="en-GB"/>
            </w:rPr>
          </w:pPr>
          <w:r>
            <w:fldChar w:fldCharType="begin"/>
          </w:r>
          <w:r>
            <w:instrText xml:space="preserve"> TOC \o "1-3" \h \z \u </w:instrText>
          </w:r>
          <w:r>
            <w:fldChar w:fldCharType="separate"/>
          </w:r>
          <w:hyperlink w:anchor="_Toc106825323" w:history="1">
            <w:r w:rsidR="009157A2" w:rsidRPr="003202D2">
              <w:rPr>
                <w:rStyle w:val="Hyperlink"/>
                <w:noProof/>
              </w:rPr>
              <w:t>What is Quantum Computing?</w:t>
            </w:r>
            <w:r w:rsidR="009157A2">
              <w:rPr>
                <w:noProof/>
                <w:webHidden/>
              </w:rPr>
              <w:tab/>
            </w:r>
            <w:r w:rsidR="009157A2">
              <w:rPr>
                <w:noProof/>
                <w:webHidden/>
              </w:rPr>
              <w:fldChar w:fldCharType="begin"/>
            </w:r>
            <w:r w:rsidR="009157A2">
              <w:rPr>
                <w:noProof/>
                <w:webHidden/>
              </w:rPr>
              <w:instrText xml:space="preserve"> PAGEREF _Toc106825323 \h </w:instrText>
            </w:r>
            <w:r w:rsidR="009157A2">
              <w:rPr>
                <w:noProof/>
                <w:webHidden/>
              </w:rPr>
            </w:r>
            <w:r w:rsidR="009157A2">
              <w:rPr>
                <w:noProof/>
                <w:webHidden/>
              </w:rPr>
              <w:fldChar w:fldCharType="separate"/>
            </w:r>
            <w:r w:rsidR="009157A2">
              <w:rPr>
                <w:noProof/>
                <w:webHidden/>
              </w:rPr>
              <w:t>2</w:t>
            </w:r>
            <w:r w:rsidR="009157A2">
              <w:rPr>
                <w:noProof/>
                <w:webHidden/>
              </w:rPr>
              <w:fldChar w:fldCharType="end"/>
            </w:r>
          </w:hyperlink>
        </w:p>
        <w:p w14:paraId="57B05F7E" w14:textId="666B6807" w:rsidR="009157A2" w:rsidRDefault="009157A2">
          <w:pPr>
            <w:pStyle w:val="TOC2"/>
            <w:tabs>
              <w:tab w:val="right" w:leader="dot" w:pos="9016"/>
            </w:tabs>
            <w:rPr>
              <w:rFonts w:eastAsiaTheme="minorEastAsia"/>
              <w:noProof/>
              <w:lang w:val="en-GB" w:eastAsia="en-GB"/>
            </w:rPr>
          </w:pPr>
          <w:hyperlink w:anchor="_Toc106825324" w:history="1">
            <w:r w:rsidRPr="003202D2">
              <w:rPr>
                <w:rStyle w:val="Hyperlink"/>
                <w:noProof/>
              </w:rPr>
              <w:t>Relevance to the contemporary Internet</w:t>
            </w:r>
            <w:r>
              <w:rPr>
                <w:noProof/>
                <w:webHidden/>
              </w:rPr>
              <w:tab/>
            </w:r>
            <w:r>
              <w:rPr>
                <w:noProof/>
                <w:webHidden/>
              </w:rPr>
              <w:fldChar w:fldCharType="begin"/>
            </w:r>
            <w:r>
              <w:rPr>
                <w:noProof/>
                <w:webHidden/>
              </w:rPr>
              <w:instrText xml:space="preserve"> PAGEREF _Toc106825324 \h </w:instrText>
            </w:r>
            <w:r>
              <w:rPr>
                <w:noProof/>
                <w:webHidden/>
              </w:rPr>
            </w:r>
            <w:r>
              <w:rPr>
                <w:noProof/>
                <w:webHidden/>
              </w:rPr>
              <w:fldChar w:fldCharType="separate"/>
            </w:r>
            <w:r>
              <w:rPr>
                <w:noProof/>
                <w:webHidden/>
              </w:rPr>
              <w:t>2</w:t>
            </w:r>
            <w:r>
              <w:rPr>
                <w:noProof/>
                <w:webHidden/>
              </w:rPr>
              <w:fldChar w:fldCharType="end"/>
            </w:r>
          </w:hyperlink>
        </w:p>
        <w:p w14:paraId="244C534B" w14:textId="65147DE5" w:rsidR="009157A2" w:rsidRDefault="009157A2">
          <w:pPr>
            <w:pStyle w:val="TOC3"/>
            <w:tabs>
              <w:tab w:val="right" w:leader="dot" w:pos="9016"/>
            </w:tabs>
            <w:rPr>
              <w:rFonts w:eastAsiaTheme="minorEastAsia"/>
              <w:noProof/>
              <w:lang w:val="en-GB" w:eastAsia="en-GB"/>
            </w:rPr>
          </w:pPr>
          <w:hyperlink w:anchor="_Toc106825325" w:history="1">
            <w:r w:rsidRPr="003202D2">
              <w:rPr>
                <w:rStyle w:val="Hyperlink"/>
                <w:noProof/>
              </w:rPr>
              <w:t>Impact on Internet services in the near future</w:t>
            </w:r>
            <w:r>
              <w:rPr>
                <w:noProof/>
                <w:webHidden/>
              </w:rPr>
              <w:tab/>
            </w:r>
            <w:r>
              <w:rPr>
                <w:noProof/>
                <w:webHidden/>
              </w:rPr>
              <w:fldChar w:fldCharType="begin"/>
            </w:r>
            <w:r>
              <w:rPr>
                <w:noProof/>
                <w:webHidden/>
              </w:rPr>
              <w:instrText xml:space="preserve"> PAGEREF _Toc106825325 \h </w:instrText>
            </w:r>
            <w:r>
              <w:rPr>
                <w:noProof/>
                <w:webHidden/>
              </w:rPr>
            </w:r>
            <w:r>
              <w:rPr>
                <w:noProof/>
                <w:webHidden/>
              </w:rPr>
              <w:fldChar w:fldCharType="separate"/>
            </w:r>
            <w:r>
              <w:rPr>
                <w:noProof/>
                <w:webHidden/>
              </w:rPr>
              <w:t>2</w:t>
            </w:r>
            <w:r>
              <w:rPr>
                <w:noProof/>
                <w:webHidden/>
              </w:rPr>
              <w:fldChar w:fldCharType="end"/>
            </w:r>
          </w:hyperlink>
        </w:p>
        <w:p w14:paraId="1F243B04" w14:textId="07EFED0E" w:rsidR="009157A2" w:rsidRDefault="009157A2">
          <w:pPr>
            <w:pStyle w:val="TOC2"/>
            <w:tabs>
              <w:tab w:val="right" w:leader="dot" w:pos="9016"/>
            </w:tabs>
            <w:rPr>
              <w:rFonts w:eastAsiaTheme="minorEastAsia"/>
              <w:noProof/>
              <w:lang w:val="en-GB" w:eastAsia="en-GB"/>
            </w:rPr>
          </w:pPr>
          <w:hyperlink w:anchor="_Toc106825326" w:history="1">
            <w:r w:rsidRPr="003202D2">
              <w:rPr>
                <w:rStyle w:val="Hyperlink"/>
                <w:noProof/>
              </w:rPr>
              <w:t>How I investigated</w:t>
            </w:r>
            <w:r>
              <w:rPr>
                <w:noProof/>
                <w:webHidden/>
              </w:rPr>
              <w:tab/>
            </w:r>
            <w:r>
              <w:rPr>
                <w:noProof/>
                <w:webHidden/>
              </w:rPr>
              <w:fldChar w:fldCharType="begin"/>
            </w:r>
            <w:r>
              <w:rPr>
                <w:noProof/>
                <w:webHidden/>
              </w:rPr>
              <w:instrText xml:space="preserve"> PAGEREF _Toc106825326 \h </w:instrText>
            </w:r>
            <w:r>
              <w:rPr>
                <w:noProof/>
                <w:webHidden/>
              </w:rPr>
            </w:r>
            <w:r>
              <w:rPr>
                <w:noProof/>
                <w:webHidden/>
              </w:rPr>
              <w:fldChar w:fldCharType="separate"/>
            </w:r>
            <w:r>
              <w:rPr>
                <w:noProof/>
                <w:webHidden/>
              </w:rPr>
              <w:t>2</w:t>
            </w:r>
            <w:r>
              <w:rPr>
                <w:noProof/>
                <w:webHidden/>
              </w:rPr>
              <w:fldChar w:fldCharType="end"/>
            </w:r>
          </w:hyperlink>
        </w:p>
        <w:p w14:paraId="4BF8C8F7" w14:textId="04FFD2A3" w:rsidR="009157A2" w:rsidRDefault="009157A2">
          <w:pPr>
            <w:pStyle w:val="TOC2"/>
            <w:tabs>
              <w:tab w:val="right" w:leader="dot" w:pos="9016"/>
            </w:tabs>
            <w:rPr>
              <w:rFonts w:eastAsiaTheme="minorEastAsia"/>
              <w:noProof/>
              <w:lang w:val="en-GB" w:eastAsia="en-GB"/>
            </w:rPr>
          </w:pPr>
          <w:hyperlink w:anchor="_Toc106825327" w:history="1">
            <w:r w:rsidRPr="003202D2">
              <w:rPr>
                <w:rStyle w:val="Hyperlink"/>
                <w:noProof/>
              </w:rPr>
              <w:t>Implementing the web technology on my website</w:t>
            </w:r>
            <w:r>
              <w:rPr>
                <w:noProof/>
                <w:webHidden/>
              </w:rPr>
              <w:tab/>
            </w:r>
            <w:r>
              <w:rPr>
                <w:noProof/>
                <w:webHidden/>
              </w:rPr>
              <w:fldChar w:fldCharType="begin"/>
            </w:r>
            <w:r>
              <w:rPr>
                <w:noProof/>
                <w:webHidden/>
              </w:rPr>
              <w:instrText xml:space="preserve"> PAGEREF _Toc106825327 \h </w:instrText>
            </w:r>
            <w:r>
              <w:rPr>
                <w:noProof/>
                <w:webHidden/>
              </w:rPr>
            </w:r>
            <w:r>
              <w:rPr>
                <w:noProof/>
                <w:webHidden/>
              </w:rPr>
              <w:fldChar w:fldCharType="separate"/>
            </w:r>
            <w:r>
              <w:rPr>
                <w:noProof/>
                <w:webHidden/>
              </w:rPr>
              <w:t>3</w:t>
            </w:r>
            <w:r>
              <w:rPr>
                <w:noProof/>
                <w:webHidden/>
              </w:rPr>
              <w:fldChar w:fldCharType="end"/>
            </w:r>
          </w:hyperlink>
        </w:p>
        <w:p w14:paraId="224294A2" w14:textId="00C71572" w:rsidR="009157A2" w:rsidRDefault="009157A2">
          <w:pPr>
            <w:pStyle w:val="TOC2"/>
            <w:tabs>
              <w:tab w:val="right" w:leader="dot" w:pos="9016"/>
            </w:tabs>
            <w:rPr>
              <w:rFonts w:eastAsiaTheme="minorEastAsia"/>
              <w:noProof/>
              <w:lang w:val="en-GB" w:eastAsia="en-GB"/>
            </w:rPr>
          </w:pPr>
          <w:hyperlink w:anchor="_Toc106825328" w:history="1">
            <w:r w:rsidRPr="003202D2">
              <w:rPr>
                <w:rStyle w:val="Hyperlink"/>
                <w:noProof/>
              </w:rPr>
              <w:t>Impact of this technology on internet users</w:t>
            </w:r>
            <w:r>
              <w:rPr>
                <w:noProof/>
                <w:webHidden/>
              </w:rPr>
              <w:tab/>
            </w:r>
            <w:r>
              <w:rPr>
                <w:noProof/>
                <w:webHidden/>
              </w:rPr>
              <w:fldChar w:fldCharType="begin"/>
            </w:r>
            <w:r>
              <w:rPr>
                <w:noProof/>
                <w:webHidden/>
              </w:rPr>
              <w:instrText xml:space="preserve"> PAGEREF _Toc106825328 \h </w:instrText>
            </w:r>
            <w:r>
              <w:rPr>
                <w:noProof/>
                <w:webHidden/>
              </w:rPr>
            </w:r>
            <w:r>
              <w:rPr>
                <w:noProof/>
                <w:webHidden/>
              </w:rPr>
              <w:fldChar w:fldCharType="separate"/>
            </w:r>
            <w:r>
              <w:rPr>
                <w:noProof/>
                <w:webHidden/>
              </w:rPr>
              <w:t>3</w:t>
            </w:r>
            <w:r>
              <w:rPr>
                <w:noProof/>
                <w:webHidden/>
              </w:rPr>
              <w:fldChar w:fldCharType="end"/>
            </w:r>
          </w:hyperlink>
        </w:p>
        <w:p w14:paraId="6F4CC9B7" w14:textId="32C5B6D1" w:rsidR="009157A2" w:rsidRDefault="009157A2">
          <w:pPr>
            <w:pStyle w:val="TOC2"/>
            <w:tabs>
              <w:tab w:val="right" w:leader="dot" w:pos="9016"/>
            </w:tabs>
            <w:rPr>
              <w:rFonts w:eastAsiaTheme="minorEastAsia"/>
              <w:noProof/>
              <w:lang w:val="en-GB" w:eastAsia="en-GB"/>
            </w:rPr>
          </w:pPr>
          <w:hyperlink w:anchor="_Toc106825329" w:history="1">
            <w:r w:rsidRPr="003202D2">
              <w:rPr>
                <w:rStyle w:val="Hyperlink"/>
                <w:noProof/>
              </w:rPr>
              <w:t>Conclusion</w:t>
            </w:r>
            <w:r>
              <w:rPr>
                <w:noProof/>
                <w:webHidden/>
              </w:rPr>
              <w:tab/>
            </w:r>
            <w:r>
              <w:rPr>
                <w:noProof/>
                <w:webHidden/>
              </w:rPr>
              <w:fldChar w:fldCharType="begin"/>
            </w:r>
            <w:r>
              <w:rPr>
                <w:noProof/>
                <w:webHidden/>
              </w:rPr>
              <w:instrText xml:space="preserve"> PAGEREF _Toc106825329 \h </w:instrText>
            </w:r>
            <w:r>
              <w:rPr>
                <w:noProof/>
                <w:webHidden/>
              </w:rPr>
            </w:r>
            <w:r>
              <w:rPr>
                <w:noProof/>
                <w:webHidden/>
              </w:rPr>
              <w:fldChar w:fldCharType="separate"/>
            </w:r>
            <w:r>
              <w:rPr>
                <w:noProof/>
                <w:webHidden/>
              </w:rPr>
              <w:t>3</w:t>
            </w:r>
            <w:r>
              <w:rPr>
                <w:noProof/>
                <w:webHidden/>
              </w:rPr>
              <w:fldChar w:fldCharType="end"/>
            </w:r>
          </w:hyperlink>
        </w:p>
        <w:p w14:paraId="6FE35A87" w14:textId="3F9FE0DB" w:rsidR="009157A2" w:rsidRDefault="009157A2">
          <w:pPr>
            <w:pStyle w:val="TOC1"/>
            <w:tabs>
              <w:tab w:val="right" w:leader="dot" w:pos="9016"/>
            </w:tabs>
            <w:rPr>
              <w:rFonts w:eastAsiaTheme="minorEastAsia"/>
              <w:noProof/>
              <w:lang w:val="en-GB" w:eastAsia="en-GB"/>
            </w:rPr>
          </w:pPr>
          <w:hyperlink w:anchor="_Toc106825330" w:history="1">
            <w:r w:rsidRPr="003202D2">
              <w:rPr>
                <w:rStyle w:val="Hyperlink"/>
                <w:noProof/>
              </w:rPr>
              <w:t>References</w:t>
            </w:r>
            <w:r>
              <w:rPr>
                <w:noProof/>
                <w:webHidden/>
              </w:rPr>
              <w:tab/>
            </w:r>
            <w:r>
              <w:rPr>
                <w:noProof/>
                <w:webHidden/>
              </w:rPr>
              <w:fldChar w:fldCharType="begin"/>
            </w:r>
            <w:r>
              <w:rPr>
                <w:noProof/>
                <w:webHidden/>
              </w:rPr>
              <w:instrText xml:space="preserve"> PAGEREF _Toc106825330 \h </w:instrText>
            </w:r>
            <w:r>
              <w:rPr>
                <w:noProof/>
                <w:webHidden/>
              </w:rPr>
            </w:r>
            <w:r>
              <w:rPr>
                <w:noProof/>
                <w:webHidden/>
              </w:rPr>
              <w:fldChar w:fldCharType="separate"/>
            </w:r>
            <w:r>
              <w:rPr>
                <w:noProof/>
                <w:webHidden/>
              </w:rPr>
              <w:t>4</w:t>
            </w:r>
            <w:r>
              <w:rPr>
                <w:noProof/>
                <w:webHidden/>
              </w:rPr>
              <w:fldChar w:fldCharType="end"/>
            </w:r>
          </w:hyperlink>
        </w:p>
        <w:p w14:paraId="6C8E2AD2" w14:textId="0014E05D" w:rsidR="004E039E" w:rsidRDefault="004E039E">
          <w:r>
            <w:rPr>
              <w:b/>
              <w:bCs/>
              <w:noProof/>
            </w:rPr>
            <w:fldChar w:fldCharType="end"/>
          </w:r>
        </w:p>
      </w:sdtContent>
    </w:sdt>
    <w:p w14:paraId="41D529D5" w14:textId="75D02151" w:rsidR="00EF1C7D" w:rsidRDefault="00EF1C7D"/>
    <w:p w14:paraId="4C9B1E88" w14:textId="75EF15DA" w:rsidR="00921E16" w:rsidRDefault="00921E16"/>
    <w:p w14:paraId="70265337" w14:textId="09534B1D" w:rsidR="00921E16" w:rsidRDefault="00921E16">
      <w:pPr>
        <w:keepLines w:val="0"/>
        <w:spacing w:after="160"/>
        <w:contextualSpacing w:val="0"/>
      </w:pPr>
      <w:r>
        <w:br w:type="page"/>
      </w:r>
    </w:p>
    <w:p w14:paraId="02DC2A2E" w14:textId="5DD97ED6" w:rsidR="00BE1C89" w:rsidRDefault="00C85FA0" w:rsidP="00BE1C89">
      <w:pPr>
        <w:pStyle w:val="Heading2"/>
      </w:pPr>
      <w:bookmarkStart w:id="1" w:name="_Toc106825323"/>
      <w:r>
        <w:lastRenderedPageBreak/>
        <w:t>What is Quantum Computing?</w:t>
      </w:r>
      <w:bookmarkEnd w:id="1"/>
    </w:p>
    <w:p w14:paraId="04CFB98B" w14:textId="52D19C00" w:rsidR="00BE1C89" w:rsidRDefault="00122EFC" w:rsidP="00BE1C89">
      <w:r>
        <w:t>Quantum computing uses phenomena from quantum mechanics to perform computations that are roughly comparable to computations made by regular computers</w:t>
      </w:r>
      <w:r w:rsidR="00DD791B">
        <w:t xml:space="preserve"> </w:t>
      </w:r>
      <w:r w:rsidR="00DD791B">
        <w:fldChar w:fldCharType="begin"/>
      </w:r>
      <w:r w:rsidR="009A783C">
        <w:instrText xml:space="preserve"> ADDIN ZOTERO_ITEM CSL_CITATION {"citationID":"LJo8dUNm","properties":{"formattedCitation":"(National Academies of Sciences, Engineering, and Medicine, 2019, p. 250)","plainCitation":"(National Academies of Sciences, Engineering, and Medicine, 2019, p. 250)","noteIndex":0},"citationItems":[{"id":410,"uris":["http://zotero.org/users/local/zetcxBYv/items/HSPN7RRC"],"itemData":{"id":410,"type":"book","abstract":"Quantum mechanics, the subfield of physics that describes the behavior of very small (quantum) particles, provides the basis for a new paradigm of computing. First proposed in the 1980s as a way to improve computational modeling of quantum systems, the field of quantum computing has recently garnered significant attention due to progress in building small-scale devices. However, significant technical advances will be required before a large-scale, practical quantum computer can be achieved.","ISBN":"978-0-309-47969-1","language":"en","note":"DOI: 10.17226/25196","number-of-pages":"272","publisher":"Washington, DC: The National Academies Press.","source":"nap.nationalacademies.org","title":"Quantum Computing: Progress and Prospects","title-short":"Quantum Computing","URL":"https://doi.org/10.17226/25196","author":[{"literal":"National Academies of Sciences, Engineering, and Medicine"}],"accessed":{"date-parts":[["2022",6,20]]},"issued":{"date-parts":[["2019",3,27]]}},"locator":"250"}],"schema":"https://github.com/citation-style-language/schema/raw/master/csl-citation.json"} </w:instrText>
      </w:r>
      <w:r w:rsidR="00DD791B">
        <w:fldChar w:fldCharType="separate"/>
      </w:r>
      <w:r w:rsidR="00DD791B" w:rsidRPr="00DD791B">
        <w:rPr>
          <w:rFonts w:ascii="Calibri" w:hAnsi="Calibri" w:cs="Calibri"/>
        </w:rPr>
        <w:t>(National Academies of Sciences, Engineering, and Medicine, 2019, p. 250)</w:t>
      </w:r>
      <w:r w:rsidR="00DD791B">
        <w:fldChar w:fldCharType="end"/>
      </w:r>
      <w:r w:rsidR="00DD791B">
        <w:t>.</w:t>
      </w:r>
    </w:p>
    <w:p w14:paraId="4D138969" w14:textId="4243E808" w:rsidR="00A7206E" w:rsidRDefault="00A7206E" w:rsidP="00BE1C89">
      <w:r>
        <w:t>The quantum mechanics phenomena include:</w:t>
      </w:r>
    </w:p>
    <w:p w14:paraId="4156C714" w14:textId="0D4EA371" w:rsidR="00A7206E" w:rsidRDefault="00A7206E" w:rsidP="00A7206E">
      <w:pPr>
        <w:pStyle w:val="ListParagraph"/>
        <w:numPr>
          <w:ilvl w:val="0"/>
          <w:numId w:val="2"/>
        </w:numPr>
      </w:pPr>
      <w:r>
        <w:t>Superposition</w:t>
      </w:r>
    </w:p>
    <w:p w14:paraId="6A185A12" w14:textId="5A7DAC02" w:rsidR="007E3C58" w:rsidRDefault="00E113FF" w:rsidP="007E3C58">
      <w:r>
        <w:t>Where</w:t>
      </w:r>
      <w:r w:rsidR="00DD791B">
        <w:t xml:space="preserve"> a regular computer represents values through the use of bits</w:t>
      </w:r>
      <w:r w:rsidR="007E3C58">
        <w:t xml:space="preserve"> (0 or 1) a quantum computer uses quantum bits or qubits which can be “0 or 1, or some combination of both at the same time</w:t>
      </w:r>
      <w:r w:rsidR="004E36C2">
        <w:t xml:space="preserve">” </w:t>
      </w:r>
      <w:r w:rsidR="004E36C2">
        <w:fldChar w:fldCharType="begin"/>
      </w:r>
      <w:r w:rsidR="009A783C">
        <w:instrText xml:space="preserve"> ADDIN ZOTERO_ITEM CSL_CITATION {"citationID":"b1yQMSB4","properties":{"formattedCitation":"(National Academies of Sciences, Engineering, and Medicine, 2019, p. 2)","plainCitation":"(National Academies of Sciences, Engineering, and Medicine, 2019, p. 2)","noteIndex":0},"citationItems":[{"id":410,"uris":["http://zotero.org/users/local/zetcxBYv/items/HSPN7RRC"],"itemData":{"id":410,"type":"book","abstract":"Quantum mechanics, the subfield of physics that describes the behavior of very small (quantum) particles, provides the basis for a new paradigm of computing. First proposed in the 1980s as a way to improve computational modeling of quantum systems, the field of quantum computing has recently garnered significant attention due to progress in building small-scale devices. However, significant technical advances will be required before a large-scale, practical quantum computer can be achieved.","ISBN":"978-0-309-47969-1","language":"en","note":"DOI: 10.17226/25196","number-of-pages":"272","publisher":"Washington, DC: The National Academies Press.","source":"nap.nationalacademies.org","title":"Quantum Computing: Progress and Prospects","title-short":"Quantum Computing","URL":"https://doi.org/10.17226/25196","author":[{"literal":"National Academies of Sciences, Engineering, and Medicine"}],"accessed":{"date-parts":[["2022",6,20]]},"issued":{"date-parts":[["2019",3,27]]}},"locator":"2"}],"schema":"https://github.com/citation-style-language/schema/raw/master/csl-citation.json"} </w:instrText>
      </w:r>
      <w:r w:rsidR="004E36C2">
        <w:fldChar w:fldCharType="separate"/>
      </w:r>
      <w:r w:rsidR="004E36C2" w:rsidRPr="004E36C2">
        <w:rPr>
          <w:rFonts w:ascii="Calibri" w:hAnsi="Calibri" w:cs="Calibri"/>
        </w:rPr>
        <w:t>(National Academies of Sciences, Engineering, and Medicine, 2019, p. 2)</w:t>
      </w:r>
      <w:r w:rsidR="004E36C2">
        <w:fldChar w:fldCharType="end"/>
      </w:r>
      <w:r w:rsidR="004E36C2">
        <w:t>.</w:t>
      </w:r>
    </w:p>
    <w:p w14:paraId="0B498542" w14:textId="16D802D4" w:rsidR="00A7206E" w:rsidRDefault="00A7206E" w:rsidP="00A7206E">
      <w:pPr>
        <w:pStyle w:val="ListParagraph"/>
        <w:numPr>
          <w:ilvl w:val="0"/>
          <w:numId w:val="2"/>
        </w:numPr>
      </w:pPr>
      <w:r>
        <w:t>Entanglement</w:t>
      </w:r>
    </w:p>
    <w:p w14:paraId="75403CFC" w14:textId="7E24BD99" w:rsidR="0074306E" w:rsidRDefault="0074306E" w:rsidP="0074306E">
      <w:r>
        <w:t xml:space="preserve">Quantum entanglement would allow quantum computers to use a ‘quantum communication protocol’ known as Superdense Coding. </w:t>
      </w:r>
      <w:r w:rsidR="00486330">
        <w:t xml:space="preserve">This protocol allows one qubit to send two classical bits of information between a sending and receiving user </w:t>
      </w:r>
      <w:r w:rsidR="00486330">
        <w:fldChar w:fldCharType="begin"/>
      </w:r>
      <w:r w:rsidR="00486330">
        <w:instrText xml:space="preserve"> ADDIN ZOTERO_ITEM CSL_CITATION {"citationID":"p7nCg9RQ","properties":{"formattedCitation":"(Jadhav, 2021)","plainCitation":"(Jadhav, 2021)","noteIndex":0},"citationItems":[{"id":424,"uris":["http://zotero.org/users/local/zetcxBYv/items/8KSVM6TT"],"itemData":{"id":424,"type":"post-weblog","abstract":"An in-depth explanation and tutorial of Superdense Coding, a very important quantum communication protocol.","container-title":"Geek Culture","language":"en","title":"Understanding Superdense Coding","URL":"https://medium.com/geekculture/understanding-superdense-coding-c10b42adecca","author":[{"family":"Jadhav","given":"Nidhi"}],"accessed":{"date-parts":[["2022",6,22]]},"issued":{"date-parts":[["2021",8,12]]}}}],"schema":"https://github.com/citation-style-language/schema/raw/master/csl-citation.json"} </w:instrText>
      </w:r>
      <w:r w:rsidR="00486330">
        <w:fldChar w:fldCharType="separate"/>
      </w:r>
      <w:r w:rsidR="00486330" w:rsidRPr="00486330">
        <w:rPr>
          <w:rFonts w:ascii="Calibri" w:hAnsi="Calibri" w:cs="Calibri"/>
        </w:rPr>
        <w:t>(Jadhav, 2021)</w:t>
      </w:r>
      <w:r w:rsidR="00486330">
        <w:fldChar w:fldCharType="end"/>
      </w:r>
      <w:r w:rsidR="00486330">
        <w:t>.</w:t>
      </w:r>
    </w:p>
    <w:p w14:paraId="67049F7A" w14:textId="38BB1C71" w:rsidR="003062CB" w:rsidRPr="0079648B" w:rsidRDefault="003062CB" w:rsidP="00497E9D">
      <w:pPr>
        <w:rPr>
          <w:lang w:val="en-GB"/>
        </w:rPr>
      </w:pPr>
      <w:r>
        <w:rPr>
          <w:lang w:val="en-GB"/>
        </w:rPr>
        <w:t>Whether entanglement is a necessity in creating a quantum computer is still a matter of debate</w:t>
      </w:r>
      <w:r w:rsidR="00486330">
        <w:rPr>
          <w:lang w:val="en-GB"/>
        </w:rPr>
        <w:t>, though most researchers believe it is</w:t>
      </w:r>
      <w:r w:rsidR="00814C72">
        <w:rPr>
          <w:lang w:val="en-GB"/>
        </w:rPr>
        <w:t xml:space="preserve"> necessary</w:t>
      </w:r>
      <w:r>
        <w:rPr>
          <w:lang w:val="en-GB"/>
        </w:rPr>
        <w:t xml:space="preserve"> </w:t>
      </w:r>
      <w:r>
        <w:rPr>
          <w:lang w:val="en-GB"/>
        </w:rPr>
        <w:fldChar w:fldCharType="begin"/>
      </w:r>
      <w:r>
        <w:rPr>
          <w:lang w:val="en-GB"/>
        </w:rPr>
        <w:instrText xml:space="preserve"> ADDIN ZOTERO_ITEM CSL_CITATION {"citationID":"TRl81SVM","properties":{"formattedCitation":"(Scott Amyx, 2017)","plainCitation":"(Scott Amyx, 2017)","noteIndex":0},"citationItems":[{"id":422,"uris":["http://zotero.org/users/local/zetcxBYv/items/W382QZ3K"],"itemData":{"id":422,"type":"webpage","abstract":"Internet of Things portal for IoT Practitioners, featuring exclusive, cutting-edge content and practices.","container-title":"IoT Practitioner","language":"en-US","title":"Quantum Computing Series, Part 5: Entanglement in Quantum Mechanics IoTPractitioner.com The IoT Portal Platform","title-short":"Quantum Computing Series, Part 5","URL":"https://iotpractitioner.com/quantum-computing-series-part-5-entanglement-quantum-mechanics/","author":[{"literal":"Scott Amyx"}],"accessed":{"date-parts":[["2022",6,22]]},"issued":{"date-parts":[["2017",8,3]]}}}],"schema":"https://github.com/citation-style-language/schema/raw/master/csl-citation.json"} </w:instrText>
      </w:r>
      <w:r>
        <w:rPr>
          <w:lang w:val="en-GB"/>
        </w:rPr>
        <w:fldChar w:fldCharType="separate"/>
      </w:r>
      <w:r w:rsidRPr="003062CB">
        <w:rPr>
          <w:rFonts w:ascii="Calibri" w:hAnsi="Calibri" w:cs="Calibri"/>
        </w:rPr>
        <w:t xml:space="preserve">(Scott </w:t>
      </w:r>
      <w:proofErr w:type="spellStart"/>
      <w:r w:rsidRPr="003062CB">
        <w:rPr>
          <w:rFonts w:ascii="Calibri" w:hAnsi="Calibri" w:cs="Calibri"/>
        </w:rPr>
        <w:t>Amyx</w:t>
      </w:r>
      <w:proofErr w:type="spellEnd"/>
      <w:r w:rsidRPr="003062CB">
        <w:rPr>
          <w:rFonts w:ascii="Calibri" w:hAnsi="Calibri" w:cs="Calibri"/>
        </w:rPr>
        <w:t>, 2017)</w:t>
      </w:r>
      <w:r>
        <w:rPr>
          <w:lang w:val="en-GB"/>
        </w:rPr>
        <w:fldChar w:fldCharType="end"/>
      </w:r>
      <w:r>
        <w:rPr>
          <w:lang w:val="en-GB"/>
        </w:rPr>
        <w:t>.</w:t>
      </w:r>
    </w:p>
    <w:p w14:paraId="752CFBA1" w14:textId="65A967F1" w:rsidR="00B2749C" w:rsidRDefault="00B2749C" w:rsidP="00BE1C89">
      <w:pPr>
        <w:pStyle w:val="Heading2"/>
      </w:pPr>
      <w:bookmarkStart w:id="2" w:name="_Toc106825324"/>
      <w:r>
        <w:t>R</w:t>
      </w:r>
      <w:r w:rsidR="00BE1C89">
        <w:t>elevance to the contemporary Internet</w:t>
      </w:r>
      <w:bookmarkEnd w:id="2"/>
    </w:p>
    <w:p w14:paraId="4EEA4A8B" w14:textId="39B5BF93" w:rsidR="00016C6F" w:rsidRDefault="0045793B" w:rsidP="00016C6F">
      <w:r>
        <w:t xml:space="preserve">When quantum computers become available we should see </w:t>
      </w:r>
      <w:r w:rsidR="009936AE">
        <w:t>a</w:t>
      </w:r>
      <w:r w:rsidR="00690106">
        <w:t xml:space="preserve">n </w:t>
      </w:r>
      <w:r w:rsidR="009936AE">
        <w:t xml:space="preserve">increase in the processing power </w:t>
      </w:r>
      <w:r w:rsidR="00767840">
        <w:t xml:space="preserve">available to Internet </w:t>
      </w:r>
      <w:r w:rsidR="00690106">
        <w:t>s</w:t>
      </w:r>
      <w:r w:rsidR="00767840">
        <w:t xml:space="preserve">ervices </w:t>
      </w:r>
      <w:r w:rsidR="009936AE">
        <w:t xml:space="preserve">resulting in decreased processing time. </w:t>
      </w:r>
      <w:r w:rsidR="00767840">
        <w:t xml:space="preserve"> This however does not necessarily mean that Internet speed will increase</w:t>
      </w:r>
      <w:r w:rsidR="00016C6F">
        <w:t xml:space="preserve">, which could mean the greatest impact would be that servers could handle </w:t>
      </w:r>
      <w:r w:rsidR="00690106">
        <w:t>a greater number of</w:t>
      </w:r>
      <w:r w:rsidR="00016C6F">
        <w:t xml:space="preserve"> client</w:t>
      </w:r>
      <w:r w:rsidR="00690106">
        <w:t>s</w:t>
      </w:r>
      <w:r w:rsidR="00016C6F">
        <w:t>.</w:t>
      </w:r>
      <w:r w:rsidR="00016C6F" w:rsidRPr="00016C6F">
        <w:t xml:space="preserve"> </w:t>
      </w:r>
    </w:p>
    <w:p w14:paraId="1C0D75EA" w14:textId="77777777" w:rsidR="00016C6F" w:rsidRDefault="00016C6F" w:rsidP="00016C6F"/>
    <w:p w14:paraId="2F0562FE" w14:textId="0C530236" w:rsidR="00C36915" w:rsidRDefault="00016C6F" w:rsidP="00C36915">
      <w:r>
        <w:t xml:space="preserve">One big change will be encryption, as </w:t>
      </w:r>
      <w:r w:rsidR="00690106">
        <w:t>some</w:t>
      </w:r>
      <w:r>
        <w:t xml:space="preserve"> encryption </w:t>
      </w:r>
      <w:r w:rsidR="003B7DA2">
        <w:t>methods used</w:t>
      </w:r>
      <w:r>
        <w:t xml:space="preserve"> today </w:t>
      </w:r>
      <w:r w:rsidR="003B7DA2">
        <w:t xml:space="preserve">can’t hold up to the power of quantum </w:t>
      </w:r>
      <w:r w:rsidR="00690106">
        <w:t>computers,</w:t>
      </w:r>
      <w:r w:rsidR="003313E8">
        <w:t xml:space="preserve"> </w:t>
      </w:r>
      <w:r w:rsidR="00690106">
        <w:t>e.g.,</w:t>
      </w:r>
      <w:r w:rsidR="003313E8">
        <w:t xml:space="preserve"> asymmetric encryption. </w:t>
      </w:r>
      <w:r w:rsidR="00690106">
        <w:t>However,</w:t>
      </w:r>
      <w:r w:rsidR="003313E8">
        <w:t xml:space="preserve"> with a bit of </w:t>
      </w:r>
      <w:r w:rsidR="00690106">
        <w:t>work,</w:t>
      </w:r>
      <w:r w:rsidR="003313E8">
        <w:t xml:space="preserve"> symmetric encryption could hold up to quantum computers </w:t>
      </w:r>
      <w:r w:rsidR="00EF79FE">
        <w:fldChar w:fldCharType="begin"/>
      </w:r>
      <w:r w:rsidR="00EF79FE">
        <w:instrText xml:space="preserve"> ADDIN ZOTERO_ITEM CSL_CITATION {"citationID":"Xza9ge9w","properties":{"formattedCitation":"(Savvy Security, 2017)","plainCitation":"(Savvy Security, 2017)","noteIndex":0},"citationItems":[{"id":412,"uris":["http://zotero.org/users/local/zetcxBYv/items/VX3BGN6U"],"itemData":{"id":412,"type":"post-weblog","abstract":"Quantum Computing vs Encryption: Will quantum computers make encryption obsolete? Can scientists develop an unconquerable encryption system in time?","container-title":"Quantum Computing vs Encryption: A Battle to Watch Out for","language":"en-US","title":"Quantum Computing vs Encryption: A Battle to Watch Out for","title-short":"Quantum Computing vs Encryption","URL":"https://cheapsslsecurity.com/blog/quantum-computing-vs-encryption-a-battle-to-watch-out-for/","author":[{"literal":"Savvy Security"}],"accessed":{"date-parts":[["2022",6,21]]},"issued":{"date-parts":[["2017",9,12]]}}}],"schema":"https://github.com/citation-style-language/schema/raw/master/csl-citation.json"} </w:instrText>
      </w:r>
      <w:r w:rsidR="00EF79FE">
        <w:fldChar w:fldCharType="separate"/>
      </w:r>
      <w:r w:rsidR="00EF79FE" w:rsidRPr="00EF79FE">
        <w:rPr>
          <w:rFonts w:ascii="Calibri" w:hAnsi="Calibri" w:cs="Calibri"/>
        </w:rPr>
        <w:t>(Savvy Security, 2017)</w:t>
      </w:r>
      <w:r w:rsidR="00EF79FE">
        <w:fldChar w:fldCharType="end"/>
      </w:r>
      <w:r w:rsidR="009715C1">
        <w:t>.</w:t>
      </w:r>
    </w:p>
    <w:p w14:paraId="00FC9F80" w14:textId="76049CBD" w:rsidR="007D03F4" w:rsidRDefault="00690106" w:rsidP="00C36915">
      <w:r>
        <w:t>However,</w:t>
      </w:r>
      <w:r w:rsidR="007D03F4">
        <w:t xml:space="preserve"> </w:t>
      </w:r>
      <w:r w:rsidRPr="00690106">
        <w:rPr>
          <w:rFonts w:ascii="Calibri" w:hAnsi="Calibri" w:cs="Calibri"/>
          <w:color w:val="000000"/>
        </w:rPr>
        <w:t>securer</w:t>
      </w:r>
      <w:r w:rsidR="007D03F4">
        <w:t xml:space="preserve"> encryptions could be </w:t>
      </w:r>
      <w:r>
        <w:t>created</w:t>
      </w:r>
      <w:r w:rsidR="007D03F4">
        <w:t xml:space="preserve"> through the use of quantum computers.</w:t>
      </w:r>
    </w:p>
    <w:p w14:paraId="18AF8A98" w14:textId="77777777" w:rsidR="007D03F4" w:rsidRDefault="007D03F4" w:rsidP="00C36915"/>
    <w:p w14:paraId="1CAC7C41" w14:textId="24610040" w:rsidR="00E1704C" w:rsidRPr="00C36915" w:rsidRDefault="007D03F4" w:rsidP="00C36915">
      <w:r>
        <w:t xml:space="preserve">Quantum computers can perform certain operations “in a matter of seconds whereas a classical computer would take, in some cases, more than the age of the universe” </w:t>
      </w:r>
      <w:r>
        <w:fldChar w:fldCharType="begin"/>
      </w:r>
      <w:r w:rsidR="00690106">
        <w:instrText xml:space="preserve"> ADDIN ZOTERO_ITEM CSL_CITATION {"citationID":"9Ed90WLk","properties":{"formattedCitation":"(E-SPIN, 2018)","plainCitation":"(E-SPIN, 2018)","noteIndex":0},"citationItems":[{"id":416,"uris":["http://zotero.org/users/local/zetcxBYv/items/5AKEBJQS"],"itemData":{"id":416,"type":"post-weblog","abstract":"The advantages and disadvantages of Quantum Computing is able to perform any task that a classical computer can and for disadvantage is the technology required to implement a quantum computer is not available at present.","container-title":"E-SPIN Group","language":"en-US","note":"section: Global Themes and Feature Topics","title":"The advantages and disadvantages of Quantum Computing","URL":"https://www.e-spincorp.com/the-advantages-and-disadvantage-of-quantum-computing/","author":[{"literal":"E-SPIN"}],"accessed":{"date-parts":[["2022",6,21]]},"issued":{"date-parts":[["2018",1,26]]}}}],"schema":"https://github.com/citation-style-language/schema/raw/master/csl-citation.json"} </w:instrText>
      </w:r>
      <w:r>
        <w:fldChar w:fldCharType="separate"/>
      </w:r>
      <w:r w:rsidRPr="007D03F4">
        <w:rPr>
          <w:rFonts w:ascii="Calibri" w:hAnsi="Calibri" w:cs="Calibri"/>
        </w:rPr>
        <w:t>(E-SPIN, 2018)</w:t>
      </w:r>
      <w:r>
        <w:fldChar w:fldCharType="end"/>
      </w:r>
      <w:r>
        <w:t>.</w:t>
      </w:r>
    </w:p>
    <w:p w14:paraId="33AF1F1A" w14:textId="59BE3EE8" w:rsidR="00BE1C89" w:rsidRDefault="00B2749C" w:rsidP="00B2749C">
      <w:pPr>
        <w:pStyle w:val="Heading3"/>
      </w:pPr>
      <w:bookmarkStart w:id="3" w:name="_Toc106825325"/>
      <w:r>
        <w:t>I</w:t>
      </w:r>
      <w:r w:rsidR="00BE1C89">
        <w:t>mpact on Internet services in the near future</w:t>
      </w:r>
      <w:bookmarkEnd w:id="3"/>
    </w:p>
    <w:p w14:paraId="6042C8D0" w14:textId="38109DF5" w:rsidR="007048E4" w:rsidRDefault="00D27F2C" w:rsidP="00A219A4">
      <w:pPr>
        <w:pStyle w:val="NormalJustified"/>
      </w:pPr>
      <w:r>
        <w:t>“</w:t>
      </w:r>
      <w:r w:rsidR="002B06C7">
        <w:t>…</w:t>
      </w:r>
      <w:r>
        <w:t xml:space="preserve"> it </w:t>
      </w:r>
      <w:r w:rsidR="00A219A4">
        <w:t>is highly unexpected that a quantum computer that can compromise RSA 2048</w:t>
      </w:r>
      <w:r w:rsidR="00814C72">
        <w:t xml:space="preserve"> </w:t>
      </w:r>
      <w:r w:rsidR="00690106">
        <w:rPr>
          <w:rStyle w:val="FootnoteReference"/>
        </w:rPr>
        <w:footnoteReference w:id="1"/>
      </w:r>
      <w:r w:rsidR="00690106">
        <w:t xml:space="preserve"> </w:t>
      </w:r>
      <w:r w:rsidR="00A219A4">
        <w:t>or comparable discrete logarithm-based public key cryptosystems will be built within the next decade.</w:t>
      </w:r>
      <w:r>
        <w:t xml:space="preserve">” </w:t>
      </w:r>
      <w:r w:rsidR="002B06C7">
        <w:fldChar w:fldCharType="begin"/>
      </w:r>
      <w:r w:rsidR="002B06C7">
        <w:instrText xml:space="preserve"> ADDIN ZOTERO_ITEM CSL_CITATION {"citationID":"MnkSKs1d","properties":{"formattedCitation":"(National Academies of Sciences, Engineering, and Medicine, 2019, p. 157)","plainCitation":"(National Academies of Sciences, Engineering, and Medicine, 2019, p. 157)","noteIndex":0},"citationItems":[{"id":410,"uris":["http://zotero.org/users/local/zetcxBYv/items/HSPN7RRC"],"itemData":{"id":410,"type":"book","abstract":"Quantum mechanics, the subfield of physics that describes the behavior of very small (quantum) particles, provides the basis for a new paradigm of computing. First proposed in the 1980s as a way to improve computational modeling of quantum systems, the field of quantum computing has recently garnered significant attention due to progress in building small-scale devices. However, significant technical advances will be required before a large-scale, practical quantum computer can be achieved.","ISBN":"978-0-309-47969-1","language":"en","note":"DOI: 10.17226/25196","number-of-pages":"272","publisher":"Washington, DC: The National Academies Press.","source":"nap.nationalacademies.org","title":"Quantum Computing: Progress and Prospects","title-short":"Quantum Computing","URL":"https://doi.org/10.17226/25196","author":[{"literal":"National Academies of Sciences, Engineering, and Medicine"}],"accessed":{"date-parts":[["2022",6,20]]},"issued":{"date-parts":[["2019",3,27]]}},"locator":"157"}],"schema":"https://github.com/citation-style-language/schema/raw/master/csl-citation.json"} </w:instrText>
      </w:r>
      <w:r w:rsidR="002B06C7">
        <w:fldChar w:fldCharType="separate"/>
      </w:r>
      <w:r w:rsidR="002B06C7" w:rsidRPr="002B06C7">
        <w:rPr>
          <w:rFonts w:ascii="Calibri" w:hAnsi="Calibri" w:cs="Calibri"/>
        </w:rPr>
        <w:t>(National Academies of Sciences, Engineering, and Medicine, 2019, p. 157)</w:t>
      </w:r>
      <w:r w:rsidR="002B06C7">
        <w:fldChar w:fldCharType="end"/>
      </w:r>
      <w:r>
        <w:t>.</w:t>
      </w:r>
      <w:r w:rsidR="0045793B">
        <w:t xml:space="preserve"> </w:t>
      </w:r>
    </w:p>
    <w:p w14:paraId="39FAF0DE" w14:textId="03A29F29" w:rsidR="00C0215D" w:rsidRDefault="00D27F2C" w:rsidP="00BE1C89">
      <w:pPr>
        <w:pStyle w:val="Heading2"/>
      </w:pPr>
      <w:bookmarkStart w:id="4" w:name="_Toc106825326"/>
      <w:r>
        <w:t>H</w:t>
      </w:r>
      <w:r w:rsidR="00BE1C89">
        <w:t xml:space="preserve">ow </w:t>
      </w:r>
      <w:r>
        <w:t>I</w:t>
      </w:r>
      <w:r w:rsidR="00BE1C89">
        <w:t xml:space="preserve"> investigated</w:t>
      </w:r>
      <w:bookmarkEnd w:id="4"/>
    </w:p>
    <w:p w14:paraId="5ECCFE70" w14:textId="59598E18" w:rsidR="00C0215D" w:rsidRDefault="00FD48A6" w:rsidP="00C0215D">
      <w:r>
        <w:t xml:space="preserve">I </w:t>
      </w:r>
      <w:r w:rsidR="00690106">
        <w:t>searched</w:t>
      </w:r>
      <w:r>
        <w:t xml:space="preserve"> for </w:t>
      </w:r>
      <w:r w:rsidR="00926EC8">
        <w:t>papers</w:t>
      </w:r>
      <w:r>
        <w:t xml:space="preserve"> on ProQuest</w:t>
      </w:r>
      <w:r w:rsidR="00FF1925">
        <w:t xml:space="preserve"> with the following search parameters:</w:t>
      </w:r>
    </w:p>
    <w:p w14:paraId="79EFA91E" w14:textId="1FCF7C3F" w:rsidR="00FF1925" w:rsidRDefault="00FF1925" w:rsidP="00705F84">
      <w:pPr>
        <w:ind w:left="360"/>
      </w:pPr>
      <w:r>
        <w:t>Search term: ‘</w:t>
      </w:r>
      <w:r w:rsidRPr="00FF1925">
        <w:t>"artificial intelligence" "web technology"</w:t>
      </w:r>
      <w:r>
        <w:t>’</w:t>
      </w:r>
    </w:p>
    <w:p w14:paraId="75DE3694" w14:textId="55A85147" w:rsidR="00926EC8" w:rsidRDefault="00926EC8" w:rsidP="00705F84">
      <w:pPr>
        <w:ind w:left="360"/>
      </w:pPr>
      <w:r>
        <w:t>Scholarly Journals</w:t>
      </w:r>
    </w:p>
    <w:p w14:paraId="71C1E9A9" w14:textId="5B1F3D57" w:rsidR="00FF1925" w:rsidRDefault="00926EC8" w:rsidP="00705F84">
      <w:pPr>
        <w:ind w:left="360"/>
      </w:pPr>
      <w:r>
        <w:t>Within the last 3 years</w:t>
      </w:r>
    </w:p>
    <w:p w14:paraId="63E7374F" w14:textId="57008D0C" w:rsidR="00926EC8" w:rsidRDefault="00926EC8" w:rsidP="00705F84">
      <w:pPr>
        <w:ind w:left="360"/>
      </w:pPr>
      <w:r>
        <w:t>Peer reviewed</w:t>
      </w:r>
    </w:p>
    <w:p w14:paraId="4F88E350" w14:textId="4B2FE1E5" w:rsidR="00926EC8" w:rsidRDefault="00926EC8" w:rsidP="00C0215D">
      <w:r>
        <w:t xml:space="preserve">Then I looked for </w:t>
      </w:r>
      <w:r w:rsidR="00AD1D8E">
        <w:t xml:space="preserve">papers </w:t>
      </w:r>
      <w:r>
        <w:t xml:space="preserve">that would be useful for what I would write about in this review of </w:t>
      </w:r>
      <w:r w:rsidR="00AD1D8E">
        <w:t>leading-edge</w:t>
      </w:r>
      <w:r>
        <w:t xml:space="preserve"> web technology</w:t>
      </w:r>
      <w:r w:rsidR="00AD1D8E">
        <w:t>.</w:t>
      </w:r>
    </w:p>
    <w:p w14:paraId="06F9F48C" w14:textId="3E2756FB" w:rsidR="00705F84" w:rsidRDefault="00705F84" w:rsidP="00C0215D"/>
    <w:p w14:paraId="0640B6E6" w14:textId="4A298242" w:rsidR="00705F84" w:rsidRPr="00C0215D" w:rsidRDefault="00705F84" w:rsidP="00C0215D">
      <w:r>
        <w:t>I also searched on the internet for possible applications of quantum computing technology.</w:t>
      </w:r>
    </w:p>
    <w:p w14:paraId="6AD2BB5A" w14:textId="3B89A37F" w:rsidR="00BE1C89" w:rsidRDefault="00123655" w:rsidP="00BE1C89">
      <w:pPr>
        <w:pStyle w:val="Heading2"/>
      </w:pPr>
      <w:bookmarkStart w:id="5" w:name="_Toc106825327"/>
      <w:r>
        <w:lastRenderedPageBreak/>
        <w:t>I</w:t>
      </w:r>
      <w:r w:rsidR="00BE1C89">
        <w:t>mplement</w:t>
      </w:r>
      <w:r>
        <w:t>ing</w:t>
      </w:r>
      <w:r w:rsidR="00BE1C89">
        <w:t xml:space="preserve"> the web technology on </w:t>
      </w:r>
      <w:r w:rsidR="00D27F2C">
        <w:t>my</w:t>
      </w:r>
      <w:r w:rsidR="00BE1C89">
        <w:t xml:space="preserve"> website</w:t>
      </w:r>
      <w:bookmarkEnd w:id="5"/>
    </w:p>
    <w:p w14:paraId="0BC8352E" w14:textId="56F098FE" w:rsidR="00BE1C89" w:rsidRDefault="0079648B" w:rsidP="00BE1C89">
      <w:r>
        <w:t xml:space="preserve">Quantum computing is primarily a hardware solution in the search for more </w:t>
      </w:r>
      <w:r w:rsidR="007177A8">
        <w:t xml:space="preserve">processing </w:t>
      </w:r>
      <w:r w:rsidR="00E1704C">
        <w:t>power</w:t>
      </w:r>
      <w:r w:rsidR="007177A8">
        <w:t xml:space="preserve"> and is </w:t>
      </w:r>
      <w:r>
        <w:t>still being developed</w:t>
      </w:r>
      <w:r w:rsidR="007177A8">
        <w:t>.</w:t>
      </w:r>
      <w:r>
        <w:t xml:space="preserve"> </w:t>
      </w:r>
      <w:r w:rsidR="007177A8">
        <w:t>B</w:t>
      </w:r>
      <w:r>
        <w:t xml:space="preserve">ut if and/or when it becomes a viable product then it may be as easy as plug and play </w:t>
      </w:r>
      <w:r w:rsidR="007177A8">
        <w:t>provided the Operating System (OS) is compatible with the existing programming of regular computers.</w:t>
      </w:r>
    </w:p>
    <w:p w14:paraId="4CCB3927" w14:textId="1B433CB0" w:rsidR="007177A8" w:rsidRPr="00BE1C89" w:rsidRDefault="007177A8" w:rsidP="00BE1C89">
      <w:r>
        <w:t>If that is not the case then the website would have to be built from the ground up or at least converted to work with the operating system of a quantum computer.</w:t>
      </w:r>
    </w:p>
    <w:p w14:paraId="75B20EA9" w14:textId="44E01137" w:rsidR="00BE1C89" w:rsidRDefault="00C85FA0" w:rsidP="00BE1C89">
      <w:pPr>
        <w:pStyle w:val="Heading2"/>
      </w:pPr>
      <w:bookmarkStart w:id="6" w:name="_Toc106825328"/>
      <w:r>
        <w:t>I</w:t>
      </w:r>
      <w:r w:rsidR="00BE1C89">
        <w:t xml:space="preserve">mpact </w:t>
      </w:r>
      <w:r w:rsidR="00123655">
        <w:t xml:space="preserve">of </w:t>
      </w:r>
      <w:r w:rsidR="00BE1C89">
        <w:t xml:space="preserve">this technology on </w:t>
      </w:r>
      <w:r w:rsidR="00C36915">
        <w:t>i</w:t>
      </w:r>
      <w:r w:rsidR="00BE1C89">
        <w:t>nternet users</w:t>
      </w:r>
      <w:bookmarkEnd w:id="6"/>
    </w:p>
    <w:p w14:paraId="5A0CC589" w14:textId="6BA99070" w:rsidR="00BE1C89" w:rsidRDefault="00D11073" w:rsidP="00BE1C89">
      <w:r>
        <w:t>As a result of quantum computers</w:t>
      </w:r>
      <w:r w:rsidR="00690106">
        <w:t>,</w:t>
      </w:r>
      <w:r>
        <w:t xml:space="preserve"> Internet users should see faster </w:t>
      </w:r>
      <w:r w:rsidR="00613A57">
        <w:t>response</w:t>
      </w:r>
      <w:r>
        <w:t xml:space="preserve"> times</w:t>
      </w:r>
      <w:r w:rsidR="00613A57">
        <w:t xml:space="preserve"> from servers </w:t>
      </w:r>
      <w:r w:rsidR="009715C1">
        <w:t xml:space="preserve">however the primary use case of quantum computers is likely going to be big data solutions </w:t>
      </w:r>
      <w:r w:rsidR="009715C1">
        <w:fldChar w:fldCharType="begin"/>
      </w:r>
      <w:r w:rsidR="009715C1">
        <w:instrText xml:space="preserve"> ADDIN ZOTERO_ITEM CSL_CITATION {"citationID":"roGhO4cL","properties":{"formattedCitation":"(\\uc0\\u8216{}Benefits of Quantum Computing\\uc0\\u8217{}, 2021)","plainCitation":"(‘Benefits of Quantum Computing’, 2021)","noteIndex":0},"citationItems":[{"id":414,"uris":["http://zotero.org/users/local/zetcxBYv/items/LZQMWDB3"],"itemData":{"id":414,"type":"post-weblog","abstract":"Quantum computing sounds like something from a Star Trek movie, but as traditional computing systems are reaching their limits when...Read on →","container-title":"AxiomQ Ventures","language":"en-US","title":"Benefits of Quantum Computing","URL":"https://axiomq.com/blog/benefits-of-quantum-computing/","accessed":{"date-parts":[["2022",6,21]]},"issued":{"date-parts":[["2021",10,28]]}}}],"schema":"https://github.com/citation-style-language/schema/raw/master/csl-citation.json"} </w:instrText>
      </w:r>
      <w:r w:rsidR="009715C1">
        <w:fldChar w:fldCharType="separate"/>
      </w:r>
      <w:r w:rsidR="009715C1" w:rsidRPr="009715C1">
        <w:rPr>
          <w:rFonts w:ascii="Calibri" w:hAnsi="Calibri" w:cs="Calibri"/>
          <w:szCs w:val="24"/>
        </w:rPr>
        <w:t>(‘Benefits of Quantum Computing’, 2021)</w:t>
      </w:r>
      <w:r w:rsidR="009715C1">
        <w:fldChar w:fldCharType="end"/>
      </w:r>
      <w:r w:rsidR="007013FC">
        <w:t xml:space="preserve">. </w:t>
      </w:r>
      <w:r w:rsidR="009B66B5">
        <w:t xml:space="preserve"> I expect that server-side solutions that would have previously used t</w:t>
      </w:r>
      <w:r w:rsidR="00690106">
        <w:t>o</w:t>
      </w:r>
      <w:r w:rsidR="009B66B5">
        <w:t xml:space="preserve">o much processing power </w:t>
      </w:r>
      <w:r w:rsidR="00D744D3">
        <w:t>may then be implemented providing greater functionality.</w:t>
      </w:r>
    </w:p>
    <w:p w14:paraId="19E23FC1" w14:textId="27570D24" w:rsidR="00D744D3" w:rsidRPr="00BE1C89" w:rsidRDefault="00D744D3" w:rsidP="00BE1C89">
      <w:r>
        <w:t>It is also possible that Internet speed could be increased as a result of quantum computers.</w:t>
      </w:r>
    </w:p>
    <w:p w14:paraId="4AEA61C4" w14:textId="14919909" w:rsidR="00BE1C89" w:rsidRDefault="00C85FA0" w:rsidP="00BE1C89">
      <w:pPr>
        <w:pStyle w:val="Heading2"/>
      </w:pPr>
      <w:bookmarkStart w:id="7" w:name="_Toc106825329"/>
      <w:r>
        <w:t>C</w:t>
      </w:r>
      <w:r w:rsidR="00BE1C89">
        <w:t>onclusion</w:t>
      </w:r>
      <w:bookmarkEnd w:id="7"/>
    </w:p>
    <w:p w14:paraId="30A8B3E9" w14:textId="0FD07D92" w:rsidR="0075717E" w:rsidRDefault="007A571B" w:rsidP="0075717E">
      <w:r>
        <w:t xml:space="preserve">While </w:t>
      </w:r>
      <w:r w:rsidR="00705F84">
        <w:t xml:space="preserve">mainstream </w:t>
      </w:r>
      <w:r>
        <w:t xml:space="preserve">quantum computing is likely still </w:t>
      </w:r>
      <w:r w:rsidR="00690106">
        <w:t xml:space="preserve">at </w:t>
      </w:r>
      <w:r>
        <w:t>least a decade off, when it becomes available</w:t>
      </w:r>
      <w:r w:rsidR="007D03F4">
        <w:t>,</w:t>
      </w:r>
      <w:r>
        <w:t xml:space="preserve"> the increased Processing Power</w:t>
      </w:r>
      <w:r w:rsidR="00E113FF">
        <w:t xml:space="preserve"> will create many opportunities, not just for web technology.</w:t>
      </w:r>
      <w:r w:rsidR="00814C72">
        <w:t xml:space="preserve"> Quantum computers will be capable of simulating scenarios far more complex than regular computers could handle and finding solutions to things such as traffic management and maybe even web infrastructure improvements.</w:t>
      </w:r>
    </w:p>
    <w:p w14:paraId="4C6DFC9D" w14:textId="3DA32D60" w:rsidR="00814C72" w:rsidRDefault="00814C72" w:rsidP="0075717E">
      <w:r>
        <w:t>I look forward to seeing what quantum computing will bring to web technology and technology in general in the future and how our lives might change as a result.</w:t>
      </w:r>
    </w:p>
    <w:p w14:paraId="184A8C16" w14:textId="65D4C756" w:rsidR="00FD48A6" w:rsidRDefault="00FD48A6" w:rsidP="00FD48A6">
      <w:pPr>
        <w:pStyle w:val="Heading1"/>
      </w:pPr>
      <w:bookmarkStart w:id="8" w:name="_Toc106825330"/>
      <w:r>
        <w:lastRenderedPageBreak/>
        <w:t>References</w:t>
      </w:r>
      <w:bookmarkEnd w:id="8"/>
    </w:p>
    <w:p w14:paraId="1661259B" w14:textId="77777777" w:rsidR="00486330" w:rsidRPr="00486330" w:rsidRDefault="00FD48A6" w:rsidP="00486330">
      <w:pPr>
        <w:pStyle w:val="Bibliography"/>
        <w:rPr>
          <w:rFonts w:ascii="Calibri" w:hAnsi="Calibri" w:cs="Calibri"/>
        </w:rPr>
      </w:pPr>
      <w:r>
        <w:fldChar w:fldCharType="begin"/>
      </w:r>
      <w:r w:rsidR="00690106">
        <w:instrText xml:space="preserve"> ADDIN ZOTERO_BIBL {"uncited":[],"omitted":[],"custom":[]} CSL_BIBLIOGRAPHY </w:instrText>
      </w:r>
      <w:r>
        <w:fldChar w:fldCharType="separate"/>
      </w:r>
      <w:r w:rsidR="00486330" w:rsidRPr="00486330">
        <w:rPr>
          <w:rFonts w:ascii="Calibri" w:hAnsi="Calibri" w:cs="Calibri"/>
        </w:rPr>
        <w:t xml:space="preserve">Benefits of Quantum Computing. (2021, October 28). </w:t>
      </w:r>
      <w:proofErr w:type="spellStart"/>
      <w:r w:rsidR="00486330" w:rsidRPr="00486330">
        <w:rPr>
          <w:rFonts w:ascii="Calibri" w:hAnsi="Calibri" w:cs="Calibri"/>
          <w:i/>
          <w:iCs/>
        </w:rPr>
        <w:t>AxiomQ</w:t>
      </w:r>
      <w:proofErr w:type="spellEnd"/>
      <w:r w:rsidR="00486330" w:rsidRPr="00486330">
        <w:rPr>
          <w:rFonts w:ascii="Calibri" w:hAnsi="Calibri" w:cs="Calibri"/>
          <w:i/>
          <w:iCs/>
        </w:rPr>
        <w:t xml:space="preserve"> Ventures</w:t>
      </w:r>
      <w:r w:rsidR="00486330" w:rsidRPr="00486330">
        <w:rPr>
          <w:rFonts w:ascii="Calibri" w:hAnsi="Calibri" w:cs="Calibri"/>
        </w:rPr>
        <w:t>. https://axiomq.com/blog/benefits-of-quantum-computing/</w:t>
      </w:r>
    </w:p>
    <w:p w14:paraId="27EC666E" w14:textId="77777777" w:rsidR="00486330" w:rsidRPr="00486330" w:rsidRDefault="00486330" w:rsidP="00486330">
      <w:pPr>
        <w:pStyle w:val="Bibliography"/>
        <w:rPr>
          <w:rFonts w:ascii="Calibri" w:hAnsi="Calibri" w:cs="Calibri"/>
        </w:rPr>
      </w:pPr>
      <w:r w:rsidRPr="00486330">
        <w:rPr>
          <w:rFonts w:ascii="Calibri" w:hAnsi="Calibri" w:cs="Calibri"/>
        </w:rPr>
        <w:t xml:space="preserve">E-SPIN. (2018, January 26). The advantages and disadvantages of Quantum Computing. </w:t>
      </w:r>
      <w:r w:rsidRPr="00486330">
        <w:rPr>
          <w:rFonts w:ascii="Calibri" w:hAnsi="Calibri" w:cs="Calibri"/>
          <w:i/>
          <w:iCs/>
        </w:rPr>
        <w:t>E-SPIN Group</w:t>
      </w:r>
      <w:r w:rsidRPr="00486330">
        <w:rPr>
          <w:rFonts w:ascii="Calibri" w:hAnsi="Calibri" w:cs="Calibri"/>
        </w:rPr>
        <w:t>. https://www.e-spincorp.com/the-advantages-and-disadvantage-of-quantum-computing/</w:t>
      </w:r>
    </w:p>
    <w:p w14:paraId="33224980" w14:textId="77777777" w:rsidR="00486330" w:rsidRPr="00486330" w:rsidRDefault="00486330" w:rsidP="00486330">
      <w:pPr>
        <w:pStyle w:val="Bibliography"/>
        <w:rPr>
          <w:rFonts w:ascii="Calibri" w:hAnsi="Calibri" w:cs="Calibri"/>
        </w:rPr>
      </w:pPr>
      <w:r w:rsidRPr="00486330">
        <w:rPr>
          <w:rFonts w:ascii="Calibri" w:hAnsi="Calibri" w:cs="Calibri"/>
        </w:rPr>
        <w:t xml:space="preserve">Jadhav, N. (2021, August 12). Understanding Superdense Coding. </w:t>
      </w:r>
      <w:r w:rsidRPr="00486330">
        <w:rPr>
          <w:rFonts w:ascii="Calibri" w:hAnsi="Calibri" w:cs="Calibri"/>
          <w:i/>
          <w:iCs/>
        </w:rPr>
        <w:t>Geek Culture</w:t>
      </w:r>
      <w:r w:rsidRPr="00486330">
        <w:rPr>
          <w:rFonts w:ascii="Calibri" w:hAnsi="Calibri" w:cs="Calibri"/>
        </w:rPr>
        <w:t>. https://medium.com/geekculture/understanding-superdense-coding-c10b42adecca</w:t>
      </w:r>
    </w:p>
    <w:p w14:paraId="456A8E8A" w14:textId="77777777" w:rsidR="00486330" w:rsidRPr="00486330" w:rsidRDefault="00486330" w:rsidP="00486330">
      <w:pPr>
        <w:pStyle w:val="Bibliography"/>
        <w:rPr>
          <w:rFonts w:ascii="Calibri" w:hAnsi="Calibri" w:cs="Calibri"/>
        </w:rPr>
      </w:pPr>
      <w:r w:rsidRPr="00486330">
        <w:rPr>
          <w:rFonts w:ascii="Calibri" w:hAnsi="Calibri" w:cs="Calibri"/>
        </w:rPr>
        <w:t xml:space="preserve">National Academies of Sciences, Engineering, and Medicine. (2019). </w:t>
      </w:r>
      <w:r w:rsidRPr="00486330">
        <w:rPr>
          <w:rFonts w:ascii="Calibri" w:hAnsi="Calibri" w:cs="Calibri"/>
          <w:i/>
          <w:iCs/>
        </w:rPr>
        <w:t>Quantum Computing: Progress and Prospects</w:t>
      </w:r>
      <w:r w:rsidRPr="00486330">
        <w:rPr>
          <w:rFonts w:ascii="Calibri" w:hAnsi="Calibri" w:cs="Calibri"/>
        </w:rPr>
        <w:t>. Washington, DC: The National Academies Press. https://doi.org/10.17226/25196</w:t>
      </w:r>
    </w:p>
    <w:p w14:paraId="23EB1236" w14:textId="77777777" w:rsidR="00486330" w:rsidRPr="00486330" w:rsidRDefault="00486330" w:rsidP="00486330">
      <w:pPr>
        <w:pStyle w:val="Bibliography"/>
        <w:rPr>
          <w:rFonts w:ascii="Calibri" w:hAnsi="Calibri" w:cs="Calibri"/>
        </w:rPr>
      </w:pPr>
      <w:r w:rsidRPr="00486330">
        <w:rPr>
          <w:rFonts w:ascii="Calibri" w:hAnsi="Calibri" w:cs="Calibri"/>
        </w:rPr>
        <w:t xml:space="preserve">RSA (cryptosystem). (2022). In </w:t>
      </w:r>
      <w:r w:rsidRPr="00486330">
        <w:rPr>
          <w:rFonts w:ascii="Calibri" w:hAnsi="Calibri" w:cs="Calibri"/>
          <w:i/>
          <w:iCs/>
        </w:rPr>
        <w:t>Wikipedia</w:t>
      </w:r>
      <w:r w:rsidRPr="00486330">
        <w:rPr>
          <w:rFonts w:ascii="Calibri" w:hAnsi="Calibri" w:cs="Calibri"/>
        </w:rPr>
        <w:t>. https://en.wikipedia.org/w/index.php?title=RSA_(cryptosystem)&amp;oldid=1092991853</w:t>
      </w:r>
    </w:p>
    <w:p w14:paraId="0C265F70" w14:textId="77777777" w:rsidR="00486330" w:rsidRPr="00486330" w:rsidRDefault="00486330" w:rsidP="00486330">
      <w:pPr>
        <w:pStyle w:val="Bibliography"/>
        <w:rPr>
          <w:rFonts w:ascii="Calibri" w:hAnsi="Calibri" w:cs="Calibri"/>
        </w:rPr>
      </w:pPr>
      <w:r w:rsidRPr="00486330">
        <w:rPr>
          <w:rFonts w:ascii="Calibri" w:hAnsi="Calibri" w:cs="Calibri"/>
        </w:rPr>
        <w:t xml:space="preserve">Savvy Security. (2017, September 12). Quantum Computing vs Encryption: A Battle to Watch Out for. </w:t>
      </w:r>
      <w:r w:rsidRPr="00486330">
        <w:rPr>
          <w:rFonts w:ascii="Calibri" w:hAnsi="Calibri" w:cs="Calibri"/>
          <w:i/>
          <w:iCs/>
        </w:rPr>
        <w:t>Quantum Computing vs Encryption: A Battle to Watch Out For</w:t>
      </w:r>
      <w:r w:rsidRPr="00486330">
        <w:rPr>
          <w:rFonts w:ascii="Calibri" w:hAnsi="Calibri" w:cs="Calibri"/>
        </w:rPr>
        <w:t>. https://cheapsslsecurity.com/blog/quantum-computing-vs-encryption-a-battle-to-watch-out-for/</w:t>
      </w:r>
    </w:p>
    <w:p w14:paraId="3727F98B" w14:textId="77777777" w:rsidR="00486330" w:rsidRPr="00486330" w:rsidRDefault="00486330" w:rsidP="00486330">
      <w:pPr>
        <w:pStyle w:val="Bibliography"/>
        <w:rPr>
          <w:rFonts w:ascii="Calibri" w:hAnsi="Calibri" w:cs="Calibri"/>
        </w:rPr>
      </w:pPr>
      <w:r w:rsidRPr="00486330">
        <w:rPr>
          <w:rFonts w:ascii="Calibri" w:hAnsi="Calibri" w:cs="Calibri"/>
        </w:rPr>
        <w:t xml:space="preserve">Scott </w:t>
      </w:r>
      <w:proofErr w:type="spellStart"/>
      <w:r w:rsidRPr="00486330">
        <w:rPr>
          <w:rFonts w:ascii="Calibri" w:hAnsi="Calibri" w:cs="Calibri"/>
        </w:rPr>
        <w:t>Amyx</w:t>
      </w:r>
      <w:proofErr w:type="spellEnd"/>
      <w:r w:rsidRPr="00486330">
        <w:rPr>
          <w:rFonts w:ascii="Calibri" w:hAnsi="Calibri" w:cs="Calibri"/>
        </w:rPr>
        <w:t xml:space="preserve">. (2017, August 3). </w:t>
      </w:r>
      <w:r w:rsidRPr="00486330">
        <w:rPr>
          <w:rFonts w:ascii="Calibri" w:hAnsi="Calibri" w:cs="Calibri"/>
          <w:i/>
          <w:iCs/>
        </w:rPr>
        <w:t>Quantum Computing Series, Part 5: Entanglement in Quantum Mechanics IoTPractitioner.com The IoT Portal Platform</w:t>
      </w:r>
      <w:r w:rsidRPr="00486330">
        <w:rPr>
          <w:rFonts w:ascii="Calibri" w:hAnsi="Calibri" w:cs="Calibri"/>
        </w:rPr>
        <w:t>. IoT Practitioner. https://iotpractitioner.com/quantum-computing-series-part-5-entanglement-quantum-mechanics/</w:t>
      </w:r>
    </w:p>
    <w:p w14:paraId="2EF0265B" w14:textId="79908836" w:rsidR="00FD48A6" w:rsidRPr="00FD48A6" w:rsidRDefault="00FD48A6" w:rsidP="00FD48A6">
      <w:r>
        <w:fldChar w:fldCharType="end"/>
      </w:r>
    </w:p>
    <w:sectPr w:rsidR="00FD48A6" w:rsidRPr="00FD48A6" w:rsidSect="004E039E">
      <w:footerReference w:type="default" r:id="rId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02A05" w14:textId="77777777" w:rsidR="007F3940" w:rsidRDefault="007F3940" w:rsidP="004E039E">
      <w:pPr>
        <w:spacing w:line="240" w:lineRule="auto"/>
      </w:pPr>
      <w:r>
        <w:separator/>
      </w:r>
    </w:p>
  </w:endnote>
  <w:endnote w:type="continuationSeparator" w:id="0">
    <w:p w14:paraId="6E65FB7B" w14:textId="77777777" w:rsidR="007F3940" w:rsidRDefault="007F3940" w:rsidP="004E03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iome">
    <w:altName w:val="Biome"/>
    <w:charset w:val="00"/>
    <w:family w:val="swiss"/>
    <w:pitch w:val="variable"/>
    <w:sig w:usb0="A11526FF" w:usb1="8000000A" w:usb2="0001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69700" w14:textId="77777777" w:rsidR="004E039E" w:rsidRDefault="004E039E">
    <w:pPr>
      <w:pStyle w:val="Footer"/>
      <w:jc w:val="center"/>
      <w:rPr>
        <w:color w:val="4472C4" w:themeColor="accent1"/>
      </w:rPr>
    </w:pPr>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of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p>
  <w:p w14:paraId="7CBD0DF3" w14:textId="77777777" w:rsidR="004E039E" w:rsidRDefault="004E03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93397A" w14:textId="77777777" w:rsidR="007F3940" w:rsidRDefault="007F3940" w:rsidP="004E039E">
      <w:pPr>
        <w:spacing w:line="240" w:lineRule="auto"/>
      </w:pPr>
      <w:r>
        <w:separator/>
      </w:r>
    </w:p>
  </w:footnote>
  <w:footnote w:type="continuationSeparator" w:id="0">
    <w:p w14:paraId="254A6B94" w14:textId="77777777" w:rsidR="007F3940" w:rsidRDefault="007F3940" w:rsidP="004E039E">
      <w:pPr>
        <w:spacing w:line="240" w:lineRule="auto"/>
      </w:pPr>
      <w:r>
        <w:continuationSeparator/>
      </w:r>
    </w:p>
  </w:footnote>
  <w:footnote w:id="1">
    <w:p w14:paraId="4BA7302B" w14:textId="2611934F" w:rsidR="00690106" w:rsidRDefault="00690106">
      <w:pPr>
        <w:pStyle w:val="FootnoteText"/>
      </w:pPr>
      <w:r>
        <w:rPr>
          <w:rStyle w:val="FootnoteReference"/>
        </w:rPr>
        <w:footnoteRef/>
      </w:r>
      <w:r>
        <w:t xml:space="preserve"> “</w:t>
      </w:r>
      <w:r>
        <w:rPr>
          <w:b/>
          <w:bCs/>
        </w:rPr>
        <w:t>RSA</w:t>
      </w:r>
      <w:r>
        <w:t xml:space="preserve"> (</w:t>
      </w:r>
      <w:r>
        <w:rPr>
          <w:b/>
          <w:bCs/>
        </w:rPr>
        <w:t>Rivest–Shamir–Adleman</w:t>
      </w:r>
      <w:r>
        <w:t xml:space="preserve">) is a </w:t>
      </w:r>
      <w:r w:rsidRPr="00690106">
        <w:t>public-key cryptosystem</w:t>
      </w:r>
      <w:r>
        <w:t xml:space="preserve"> that is widely used for secure data transmission” </w:t>
      </w:r>
      <w:r>
        <w:fldChar w:fldCharType="begin"/>
      </w:r>
      <w:r>
        <w:instrText xml:space="preserve"> ADDIN ZOTERO_ITEM CSL_CITATION {"citationID":"x7uq2Bgv","properties":{"formattedCitation":"(\\uc0\\u8216{}RSA (Cryptosystem)\\uc0\\u8217{}, 2022)","plainCitation":"(‘RSA (Cryptosystem)’, 2022)","noteIndex":1},"citationItems":[{"id":418,"uris":["http://zotero.org/users/local/zetcxBYv/items/AUQ6GS8L"],"itemData":{"id":418,"type":"entry-encyclopedia","abstract":"RSA (Rivest–Shamir–Adleman) is a public-key cryptosystem that is widely used for secure data transmission.  It is also one of the oldest.  The acronym \"RSA\" comes from the surnames of Ron Rivest, Adi Shamir and Leonard Adleman, who publicly described the algorithm in 1977.  An equivalent system was developed secretly in 1973 at GCHQ (the British signals intelligence agency) by the English mathematician Clifford Cocks.  That system was declassified in 1997.In a public-key cryptosystem, the encryption key is public and distinct from the decryption key, which is kept secret (private).\nAn RSA user creates and publishes a public key based on two large prime numbers, along with an auxiliary value.  The prime numbers are kept secret.  Messages can be encrypted by anyone, via the public key, but can only be decoded by someone who knows the prime numbers.The security of RSA relies on the practical difficulty of factoring the product of two large prime numbers, the \"factoring problem\". Breaking RSA encryption is known as the RSA problem. Whether it is as difficult as the factoring problem is an open question. There are no published methods to defeat the system if a large enough key is used.\nRSA is a relatively slow algorithm. Because of this, it is not commonly used to directly encrypt user data. More often, RSA is used to transmit shared keys for symmetric-key cryptography, which are then used for bulk encryption–decryption.","container-title":"Wikipedia","language":"en","note":"Page Version ID: 1092991853","source":"Wikipedia","title":"RSA (cryptosystem)","URL":"https://en.wikipedia.org/w/index.php?title=RSA_(cryptosystem)&amp;oldid=1092991853","accessed":{"date-parts":[["2022",6,21]]},"issued":{"date-parts":[["2022",6,13]]}}}],"schema":"https://github.com/citation-style-language/schema/raw/master/csl-citation.json"} </w:instrText>
      </w:r>
      <w:r>
        <w:fldChar w:fldCharType="separate"/>
      </w:r>
      <w:r w:rsidRPr="00690106">
        <w:rPr>
          <w:rFonts w:ascii="Calibri" w:hAnsi="Calibri" w:cs="Calibri"/>
          <w:szCs w:val="24"/>
        </w:rPr>
        <w:t>(‘RSA (Cryptosystem)’, 2022)</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C3E9F"/>
    <w:multiLevelType w:val="hybridMultilevel"/>
    <w:tmpl w:val="892A7B3E"/>
    <w:lvl w:ilvl="0" w:tplc="4EF45E5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2BD1016"/>
    <w:multiLevelType w:val="hybridMultilevel"/>
    <w:tmpl w:val="C7827278"/>
    <w:lvl w:ilvl="0" w:tplc="8B107B46">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14922478">
    <w:abstractNumId w:val="1"/>
  </w:num>
  <w:num w:numId="2" w16cid:durableId="1198788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A0szSwMDIzsTSwtLBU0lEKTi0uzszPAykwrgUA0cfNlCwAAAA="/>
  </w:docVars>
  <w:rsids>
    <w:rsidRoot w:val="00542A3E"/>
    <w:rsid w:val="00016C6F"/>
    <w:rsid w:val="000C495A"/>
    <w:rsid w:val="00120EEE"/>
    <w:rsid w:val="00122EFC"/>
    <w:rsid w:val="00123655"/>
    <w:rsid w:val="0019270E"/>
    <w:rsid w:val="002B06C7"/>
    <w:rsid w:val="003062CB"/>
    <w:rsid w:val="003313E8"/>
    <w:rsid w:val="003B7DA2"/>
    <w:rsid w:val="0045793B"/>
    <w:rsid w:val="00486330"/>
    <w:rsid w:val="00493071"/>
    <w:rsid w:val="00497E9D"/>
    <w:rsid w:val="004E039E"/>
    <w:rsid w:val="004E36C2"/>
    <w:rsid w:val="00500077"/>
    <w:rsid w:val="00542A3E"/>
    <w:rsid w:val="006024D3"/>
    <w:rsid w:val="00613A57"/>
    <w:rsid w:val="00674010"/>
    <w:rsid w:val="00690106"/>
    <w:rsid w:val="007013FC"/>
    <w:rsid w:val="007048E4"/>
    <w:rsid w:val="00705F84"/>
    <w:rsid w:val="007177A8"/>
    <w:rsid w:val="0074306E"/>
    <w:rsid w:val="0075717E"/>
    <w:rsid w:val="00767840"/>
    <w:rsid w:val="0079648B"/>
    <w:rsid w:val="007A571B"/>
    <w:rsid w:val="007A57C1"/>
    <w:rsid w:val="007D03F4"/>
    <w:rsid w:val="007E3C58"/>
    <w:rsid w:val="007F3940"/>
    <w:rsid w:val="00814C72"/>
    <w:rsid w:val="009157A2"/>
    <w:rsid w:val="00921E16"/>
    <w:rsid w:val="00926EC8"/>
    <w:rsid w:val="009715C1"/>
    <w:rsid w:val="009936AE"/>
    <w:rsid w:val="009A783C"/>
    <w:rsid w:val="009B66B5"/>
    <w:rsid w:val="00A219A4"/>
    <w:rsid w:val="00A7206E"/>
    <w:rsid w:val="00AC73CF"/>
    <w:rsid w:val="00AD1D8E"/>
    <w:rsid w:val="00B2749C"/>
    <w:rsid w:val="00B553AC"/>
    <w:rsid w:val="00BE1C89"/>
    <w:rsid w:val="00C0215D"/>
    <w:rsid w:val="00C10C96"/>
    <w:rsid w:val="00C36915"/>
    <w:rsid w:val="00C64C3F"/>
    <w:rsid w:val="00C753BD"/>
    <w:rsid w:val="00C85FA0"/>
    <w:rsid w:val="00D02F1E"/>
    <w:rsid w:val="00D11073"/>
    <w:rsid w:val="00D27F2C"/>
    <w:rsid w:val="00D70005"/>
    <w:rsid w:val="00D744D3"/>
    <w:rsid w:val="00DB03CB"/>
    <w:rsid w:val="00DD791B"/>
    <w:rsid w:val="00E113FF"/>
    <w:rsid w:val="00E1704C"/>
    <w:rsid w:val="00EF1C7D"/>
    <w:rsid w:val="00EF79FE"/>
    <w:rsid w:val="00FD48A6"/>
    <w:rsid w:val="00FF1925"/>
    <w:rsid w:val="00FF6C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4B8850"/>
  <w15:chartTrackingRefBased/>
  <w15:docId w15:val="{97E2395F-770D-4A13-A203-3F3FD1214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03CB"/>
    <w:pPr>
      <w:keepLines/>
      <w:spacing w:after="0"/>
      <w:contextualSpacing/>
    </w:pPr>
    <w:rPr>
      <w:lang w:val="en-NZ"/>
    </w:rPr>
  </w:style>
  <w:style w:type="paragraph" w:styleId="Heading1">
    <w:name w:val="heading 1"/>
    <w:basedOn w:val="Normal"/>
    <w:next w:val="Normal"/>
    <w:link w:val="Heading1Char"/>
    <w:uiPriority w:val="9"/>
    <w:qFormat/>
    <w:rsid w:val="00500077"/>
    <w:pPr>
      <w:keepNext/>
      <w:pageBreakBefore/>
      <w:pBdr>
        <w:bottom w:val="single" w:sz="4" w:space="1" w:color="auto"/>
      </w:pBdr>
      <w:spacing w:before="120" w:after="240"/>
      <w:ind w:left="720"/>
      <w:jc w:val="center"/>
      <w:outlineLvl w:val="0"/>
    </w:pPr>
    <w:rPr>
      <w:rFonts w:ascii="Biome" w:eastAsiaTheme="majorEastAsia" w:hAnsi="Biome" w:cs="Biome"/>
      <w:color w:val="000000" w:themeColor="text1"/>
      <w:sz w:val="36"/>
      <w:szCs w:val="32"/>
    </w:rPr>
  </w:style>
  <w:style w:type="paragraph" w:styleId="Heading2">
    <w:name w:val="heading 2"/>
    <w:basedOn w:val="Normal"/>
    <w:next w:val="Normal"/>
    <w:link w:val="Heading2Char"/>
    <w:uiPriority w:val="9"/>
    <w:unhideWhenUsed/>
    <w:qFormat/>
    <w:rsid w:val="00BE1C89"/>
    <w:pPr>
      <w:keepNext/>
      <w:spacing w:before="240"/>
      <w:outlineLvl w:val="1"/>
    </w:pPr>
    <w:rPr>
      <w:rFonts w:ascii="Arial" w:eastAsiaTheme="majorEastAsia" w:hAnsi="Arial" w:cs="Arial"/>
      <w:color w:val="262626" w:themeColor="text1" w:themeTint="D9"/>
      <w:sz w:val="28"/>
      <w:szCs w:val="28"/>
    </w:rPr>
  </w:style>
  <w:style w:type="paragraph" w:styleId="Heading3">
    <w:name w:val="heading 3"/>
    <w:basedOn w:val="Normal"/>
    <w:next w:val="Normal"/>
    <w:link w:val="Heading3Char"/>
    <w:uiPriority w:val="9"/>
    <w:unhideWhenUsed/>
    <w:qFormat/>
    <w:rsid w:val="00FF6C22"/>
    <w:pPr>
      <w:keepNext/>
      <w:spacing w:before="120"/>
      <w:ind w:left="720"/>
      <w:outlineLvl w:val="2"/>
    </w:pPr>
    <w:rPr>
      <w:rFonts w:eastAsiaTheme="majorEastAsia" w:cstheme="minorHAnsi"/>
      <w:color w:val="595959" w:themeColor="text1" w:themeTint="A6"/>
      <w:sz w:val="26"/>
      <w:szCs w:val="26"/>
    </w:rPr>
  </w:style>
  <w:style w:type="paragraph" w:styleId="Heading4">
    <w:name w:val="heading 4"/>
    <w:basedOn w:val="Normal"/>
    <w:next w:val="Normal"/>
    <w:link w:val="Heading4Char"/>
    <w:uiPriority w:val="9"/>
    <w:unhideWhenUsed/>
    <w:qFormat/>
    <w:rsid w:val="00FF6C22"/>
    <w:pPr>
      <w:keepNext/>
      <w:spacing w:before="120"/>
      <w:ind w:left="1440"/>
      <w:outlineLvl w:val="3"/>
    </w:pPr>
    <w:rPr>
      <w:rFonts w:asciiTheme="majorHAnsi" w:eastAsiaTheme="majorEastAsia" w:hAnsiTheme="majorHAnsi" w:cstheme="majorBidi"/>
      <w:b/>
      <w:bCs/>
      <w:color w:val="3B3838" w:themeColor="background2" w:themeShade="40"/>
      <w:sz w:val="24"/>
      <w:szCs w:val="24"/>
    </w:rPr>
  </w:style>
  <w:style w:type="paragraph" w:styleId="Heading9">
    <w:name w:val="heading 9"/>
    <w:basedOn w:val="Normal"/>
    <w:next w:val="Normal"/>
    <w:link w:val="Heading9Char"/>
    <w:uiPriority w:val="9"/>
    <w:semiHidden/>
    <w:unhideWhenUsed/>
    <w:qFormat/>
    <w:rsid w:val="00C753BD"/>
    <w:pPr>
      <w:keepNext/>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s">
    <w:name w:val="Notes"/>
    <w:basedOn w:val="Normal"/>
    <w:link w:val="NotesChar"/>
    <w:qFormat/>
    <w:rsid w:val="00500077"/>
    <w:pPr>
      <w:spacing w:before="160"/>
      <w:ind w:left="720"/>
    </w:pPr>
    <w:rPr>
      <w:i/>
      <w:color w:val="7F7F7F" w:themeColor="text1" w:themeTint="80"/>
    </w:rPr>
  </w:style>
  <w:style w:type="character" w:customStyle="1" w:styleId="NotesChar">
    <w:name w:val="Notes Char"/>
    <w:basedOn w:val="DefaultParagraphFont"/>
    <w:link w:val="Notes"/>
    <w:rsid w:val="00500077"/>
    <w:rPr>
      <w:i/>
      <w:color w:val="7F7F7F" w:themeColor="text1" w:themeTint="80"/>
      <w:lang w:val="en-NZ"/>
    </w:rPr>
  </w:style>
  <w:style w:type="paragraph" w:customStyle="1" w:styleId="QuoteSpaced">
    <w:name w:val="Quote Spaced"/>
    <w:basedOn w:val="Normal"/>
    <w:link w:val="QuoteSpacedChar"/>
    <w:qFormat/>
    <w:rsid w:val="00DB03CB"/>
    <w:pPr>
      <w:spacing w:before="240" w:after="240"/>
    </w:pPr>
  </w:style>
  <w:style w:type="character" w:customStyle="1" w:styleId="QuoteSpacedChar">
    <w:name w:val="Quote Spaced Char"/>
    <w:basedOn w:val="ListParagraphChar"/>
    <w:link w:val="QuoteSpaced"/>
    <w:rsid w:val="00DB03CB"/>
    <w:rPr>
      <w:lang w:val="en-NZ"/>
    </w:rPr>
  </w:style>
  <w:style w:type="paragraph" w:styleId="ListParagraph">
    <w:name w:val="List Paragraph"/>
    <w:basedOn w:val="Normal"/>
    <w:link w:val="ListParagraphChar"/>
    <w:uiPriority w:val="34"/>
    <w:qFormat/>
    <w:rsid w:val="00500077"/>
    <w:pPr>
      <w:spacing w:line="240" w:lineRule="auto"/>
      <w:ind w:left="720"/>
    </w:pPr>
  </w:style>
  <w:style w:type="paragraph" w:customStyle="1" w:styleId="MinorHeading">
    <w:name w:val="Minor Heading"/>
    <w:basedOn w:val="Normal"/>
    <w:link w:val="MinorHeadingChar"/>
    <w:qFormat/>
    <w:rsid w:val="00500077"/>
    <w:rPr>
      <w:b/>
      <w:bCs/>
      <w:color w:val="262626" w:themeColor="text1" w:themeTint="D9"/>
      <w:sz w:val="24"/>
    </w:rPr>
  </w:style>
  <w:style w:type="character" w:customStyle="1" w:styleId="MinorHeadingChar">
    <w:name w:val="Minor Heading Char"/>
    <w:basedOn w:val="DefaultParagraphFont"/>
    <w:link w:val="MinorHeading"/>
    <w:rsid w:val="00500077"/>
    <w:rPr>
      <w:b/>
      <w:bCs/>
      <w:color w:val="262626" w:themeColor="text1" w:themeTint="D9"/>
      <w:sz w:val="24"/>
      <w:lang w:val="en-NZ"/>
    </w:rPr>
  </w:style>
  <w:style w:type="paragraph" w:customStyle="1" w:styleId="QuoteIndent">
    <w:name w:val="Quote Indent"/>
    <w:basedOn w:val="QuoteSpaced"/>
    <w:link w:val="QuoteIndentChar"/>
    <w:qFormat/>
    <w:rsid w:val="00500077"/>
    <w:pPr>
      <w:ind w:left="720"/>
      <w:contextualSpacing w:val="0"/>
    </w:pPr>
  </w:style>
  <w:style w:type="character" w:customStyle="1" w:styleId="QuoteIndentChar">
    <w:name w:val="Quote Indent Char"/>
    <w:basedOn w:val="QuoteSpacedChar"/>
    <w:link w:val="QuoteIndent"/>
    <w:rsid w:val="00500077"/>
    <w:rPr>
      <w:lang w:val="en-NZ"/>
    </w:rPr>
  </w:style>
  <w:style w:type="paragraph" w:customStyle="1" w:styleId="ContentsHeading">
    <w:name w:val="Contents Heading"/>
    <w:basedOn w:val="TOCHeading"/>
    <w:link w:val="ContentsHeadingChar"/>
    <w:qFormat/>
    <w:rsid w:val="00500077"/>
    <w:pPr>
      <w:pBdr>
        <w:bottom w:val="none" w:sz="0" w:space="0" w:color="auto"/>
      </w:pBdr>
      <w:spacing w:before="0" w:after="0"/>
      <w:jc w:val="left"/>
    </w:pPr>
    <w:rPr>
      <w:sz w:val="32"/>
    </w:rPr>
  </w:style>
  <w:style w:type="character" w:customStyle="1" w:styleId="ContentsHeadingChar">
    <w:name w:val="Contents Heading Char"/>
    <w:basedOn w:val="TOCHeadingChar"/>
    <w:link w:val="ContentsHeading"/>
    <w:rsid w:val="00500077"/>
    <w:rPr>
      <w:rFonts w:asciiTheme="majorHAnsi" w:eastAsiaTheme="majorEastAsia" w:hAnsiTheme="majorHAnsi" w:cstheme="majorBidi"/>
      <w:color w:val="2F5496" w:themeColor="accent1" w:themeShade="BF"/>
      <w:sz w:val="32"/>
      <w:szCs w:val="32"/>
      <w:lang w:val="en-US"/>
    </w:rPr>
  </w:style>
  <w:style w:type="character" w:customStyle="1" w:styleId="Heading1Char">
    <w:name w:val="Heading 1 Char"/>
    <w:basedOn w:val="DefaultParagraphFont"/>
    <w:link w:val="Heading1"/>
    <w:uiPriority w:val="9"/>
    <w:rsid w:val="00500077"/>
    <w:rPr>
      <w:rFonts w:ascii="Biome" w:eastAsiaTheme="majorEastAsia" w:hAnsi="Biome" w:cs="Biome"/>
      <w:color w:val="000000" w:themeColor="text1"/>
      <w:sz w:val="36"/>
      <w:szCs w:val="32"/>
      <w:lang w:val="en-NZ"/>
    </w:rPr>
  </w:style>
  <w:style w:type="paragraph" w:styleId="TOCHeading">
    <w:name w:val="TOC Heading"/>
    <w:basedOn w:val="Heading1"/>
    <w:next w:val="Normal"/>
    <w:link w:val="TOCHeadingChar"/>
    <w:uiPriority w:val="39"/>
    <w:unhideWhenUsed/>
    <w:qFormat/>
    <w:rsid w:val="00500077"/>
    <w:pPr>
      <w:spacing w:before="240"/>
      <w:ind w:left="0"/>
      <w:outlineLvl w:val="9"/>
    </w:pPr>
    <w:rPr>
      <w:rFonts w:asciiTheme="majorHAnsi" w:hAnsiTheme="majorHAnsi" w:cstheme="majorBidi"/>
      <w:color w:val="2F5496" w:themeColor="accent1" w:themeShade="BF"/>
      <w:lang w:val="en-US"/>
    </w:rPr>
  </w:style>
  <w:style w:type="paragraph" w:customStyle="1" w:styleId="SubtitleSmall">
    <w:name w:val="Subtitle Small"/>
    <w:basedOn w:val="Subtitle"/>
    <w:link w:val="SubtitleSmallChar"/>
    <w:qFormat/>
    <w:rsid w:val="00D02F1E"/>
    <w:pPr>
      <w:keepNext/>
      <w:jc w:val="both"/>
    </w:pPr>
    <w:rPr>
      <w:sz w:val="20"/>
    </w:rPr>
  </w:style>
  <w:style w:type="character" w:customStyle="1" w:styleId="SubtitleSmallChar">
    <w:name w:val="Subtitle Small Char"/>
    <w:basedOn w:val="SubtitleChar"/>
    <w:link w:val="SubtitleSmall"/>
    <w:rsid w:val="00D02F1E"/>
    <w:rPr>
      <w:rFonts w:eastAsiaTheme="minorEastAsia"/>
      <w:color w:val="5A5A5A" w:themeColor="text1" w:themeTint="A5"/>
      <w:spacing w:val="15"/>
      <w:sz w:val="20"/>
      <w:lang w:val="en-NZ"/>
    </w:rPr>
  </w:style>
  <w:style w:type="paragraph" w:styleId="Subtitle">
    <w:name w:val="Subtitle"/>
    <w:basedOn w:val="Normal"/>
    <w:next w:val="Normal"/>
    <w:link w:val="SubtitleChar"/>
    <w:uiPriority w:val="11"/>
    <w:qFormat/>
    <w:rsid w:val="00500077"/>
    <w:pPr>
      <w:numPr>
        <w:ilvl w:val="1"/>
      </w:numPr>
      <w:spacing w:after="1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00077"/>
    <w:rPr>
      <w:rFonts w:eastAsiaTheme="minorEastAsia"/>
      <w:color w:val="5A5A5A" w:themeColor="text1" w:themeTint="A5"/>
      <w:spacing w:val="15"/>
      <w:lang w:val="en-NZ"/>
    </w:rPr>
  </w:style>
  <w:style w:type="character" w:customStyle="1" w:styleId="Heading2Char">
    <w:name w:val="Heading 2 Char"/>
    <w:basedOn w:val="DefaultParagraphFont"/>
    <w:link w:val="Heading2"/>
    <w:uiPriority w:val="9"/>
    <w:rsid w:val="00BE1C89"/>
    <w:rPr>
      <w:rFonts w:ascii="Arial" w:eastAsiaTheme="majorEastAsia" w:hAnsi="Arial" w:cs="Arial"/>
      <w:color w:val="262626" w:themeColor="text1" w:themeTint="D9"/>
      <w:sz w:val="28"/>
      <w:szCs w:val="28"/>
      <w:lang w:val="en-NZ"/>
    </w:rPr>
  </w:style>
  <w:style w:type="character" w:customStyle="1" w:styleId="Heading3Char">
    <w:name w:val="Heading 3 Char"/>
    <w:basedOn w:val="DefaultParagraphFont"/>
    <w:link w:val="Heading3"/>
    <w:uiPriority w:val="9"/>
    <w:rsid w:val="00FF6C22"/>
    <w:rPr>
      <w:rFonts w:eastAsiaTheme="majorEastAsia" w:cstheme="minorHAnsi"/>
      <w:color w:val="595959" w:themeColor="text1" w:themeTint="A6"/>
      <w:sz w:val="26"/>
      <w:szCs w:val="26"/>
      <w:lang w:val="en-NZ"/>
    </w:rPr>
  </w:style>
  <w:style w:type="character" w:customStyle="1" w:styleId="Heading4Char">
    <w:name w:val="Heading 4 Char"/>
    <w:basedOn w:val="DefaultParagraphFont"/>
    <w:link w:val="Heading4"/>
    <w:uiPriority w:val="9"/>
    <w:rsid w:val="00FF6C22"/>
    <w:rPr>
      <w:rFonts w:asciiTheme="majorHAnsi" w:eastAsiaTheme="majorEastAsia" w:hAnsiTheme="majorHAnsi" w:cstheme="majorBidi"/>
      <w:b/>
      <w:bCs/>
      <w:color w:val="3B3838" w:themeColor="background2" w:themeShade="40"/>
      <w:sz w:val="24"/>
      <w:szCs w:val="24"/>
      <w:lang w:val="en-NZ"/>
    </w:rPr>
  </w:style>
  <w:style w:type="paragraph" w:styleId="Title">
    <w:name w:val="Title"/>
    <w:basedOn w:val="Normal"/>
    <w:next w:val="Normal"/>
    <w:link w:val="TitleChar"/>
    <w:uiPriority w:val="10"/>
    <w:qFormat/>
    <w:rsid w:val="00500077"/>
    <w:pPr>
      <w:spacing w:line="240" w:lineRule="auto"/>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0077"/>
    <w:rPr>
      <w:rFonts w:asciiTheme="majorHAnsi" w:eastAsiaTheme="majorEastAsia" w:hAnsiTheme="majorHAnsi" w:cstheme="majorBidi"/>
      <w:spacing w:val="-10"/>
      <w:kern w:val="28"/>
      <w:sz w:val="56"/>
      <w:szCs w:val="56"/>
      <w:lang w:val="en-NZ"/>
    </w:rPr>
  </w:style>
  <w:style w:type="paragraph" w:styleId="NoSpacing">
    <w:name w:val="No Spacing"/>
    <w:link w:val="NoSpacingChar"/>
    <w:uiPriority w:val="1"/>
    <w:qFormat/>
    <w:rsid w:val="0050007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00077"/>
    <w:rPr>
      <w:rFonts w:eastAsiaTheme="minorEastAsia"/>
      <w:lang w:val="en-US"/>
    </w:rPr>
  </w:style>
  <w:style w:type="character" w:customStyle="1" w:styleId="ListParagraphChar">
    <w:name w:val="List Paragraph Char"/>
    <w:basedOn w:val="DefaultParagraphFont"/>
    <w:link w:val="ListParagraph"/>
    <w:uiPriority w:val="34"/>
    <w:rsid w:val="00500077"/>
    <w:rPr>
      <w:lang w:val="en-NZ"/>
    </w:rPr>
  </w:style>
  <w:style w:type="character" w:styleId="SubtleEmphasis">
    <w:name w:val="Subtle Emphasis"/>
    <w:basedOn w:val="DefaultParagraphFont"/>
    <w:uiPriority w:val="19"/>
    <w:qFormat/>
    <w:rsid w:val="00500077"/>
    <w:rPr>
      <w:i/>
      <w:iCs/>
      <w:color w:val="404040" w:themeColor="text1" w:themeTint="BF"/>
    </w:rPr>
  </w:style>
  <w:style w:type="character" w:customStyle="1" w:styleId="TOCHeadingChar">
    <w:name w:val="TOC Heading Char"/>
    <w:basedOn w:val="Heading1Char"/>
    <w:link w:val="TOCHeading"/>
    <w:uiPriority w:val="39"/>
    <w:rsid w:val="00500077"/>
    <w:rPr>
      <w:rFonts w:asciiTheme="majorHAnsi" w:eastAsiaTheme="majorEastAsia" w:hAnsiTheme="majorHAnsi" w:cstheme="majorBidi"/>
      <w:color w:val="2F5496" w:themeColor="accent1" w:themeShade="BF"/>
      <w:sz w:val="36"/>
      <w:szCs w:val="32"/>
      <w:lang w:val="en-US"/>
    </w:rPr>
  </w:style>
  <w:style w:type="paragraph" w:customStyle="1" w:styleId="Spoiler">
    <w:name w:val="Spoiler"/>
    <w:basedOn w:val="Heading9"/>
    <w:next w:val="Normal"/>
    <w:link w:val="SpoilerChar"/>
    <w:qFormat/>
    <w:rsid w:val="00C753BD"/>
    <w:pPr>
      <w:spacing w:after="120"/>
      <w:contextualSpacing w:val="0"/>
      <w15:collapsed/>
    </w:pPr>
    <w:rPr>
      <w:b/>
      <w:sz w:val="28"/>
      <w:lang w:val="en-GB"/>
    </w:rPr>
  </w:style>
  <w:style w:type="character" w:customStyle="1" w:styleId="SpoilerChar">
    <w:name w:val="Spoiler Char"/>
    <w:basedOn w:val="Heading1Char"/>
    <w:link w:val="Spoiler"/>
    <w:rsid w:val="00C753BD"/>
    <w:rPr>
      <w:rFonts w:asciiTheme="majorHAnsi" w:eastAsiaTheme="majorEastAsia" w:hAnsiTheme="majorHAnsi" w:cstheme="majorBidi"/>
      <w:b/>
      <w:i/>
      <w:iCs/>
      <w:color w:val="272727" w:themeColor="text1" w:themeTint="D8"/>
      <w:sz w:val="28"/>
      <w:szCs w:val="21"/>
      <w:lang w:val="en-NZ"/>
    </w:rPr>
  </w:style>
  <w:style w:type="character" w:customStyle="1" w:styleId="Heading9Char">
    <w:name w:val="Heading 9 Char"/>
    <w:basedOn w:val="DefaultParagraphFont"/>
    <w:link w:val="Heading9"/>
    <w:uiPriority w:val="9"/>
    <w:semiHidden/>
    <w:rsid w:val="00C753BD"/>
    <w:rPr>
      <w:rFonts w:asciiTheme="majorHAnsi" w:eastAsiaTheme="majorEastAsia" w:hAnsiTheme="majorHAnsi" w:cstheme="majorBidi"/>
      <w:i/>
      <w:iCs/>
      <w:color w:val="272727" w:themeColor="text1" w:themeTint="D8"/>
      <w:sz w:val="21"/>
      <w:szCs w:val="21"/>
      <w:lang w:val="en-NZ"/>
    </w:rPr>
  </w:style>
  <w:style w:type="paragraph" w:customStyle="1" w:styleId="SmallNormal">
    <w:name w:val="Small Normal"/>
    <w:basedOn w:val="Normal"/>
    <w:link w:val="SmallNormalChar"/>
    <w:qFormat/>
    <w:rsid w:val="00B553AC"/>
    <w:rPr>
      <w:b/>
      <w:bCs/>
      <w:sz w:val="18"/>
      <w:szCs w:val="18"/>
      <w:lang w:val="en-GB"/>
    </w:rPr>
  </w:style>
  <w:style w:type="character" w:customStyle="1" w:styleId="SmallNormalChar">
    <w:name w:val="Small Normal Char"/>
    <w:basedOn w:val="DefaultParagraphFont"/>
    <w:link w:val="SmallNormal"/>
    <w:rsid w:val="00B553AC"/>
    <w:rPr>
      <w:b/>
      <w:bCs/>
      <w:sz w:val="18"/>
      <w:szCs w:val="18"/>
    </w:rPr>
  </w:style>
  <w:style w:type="paragraph" w:customStyle="1" w:styleId="Reference">
    <w:name w:val="Reference"/>
    <w:basedOn w:val="Bibliography"/>
    <w:link w:val="ReferenceChar"/>
    <w:qFormat/>
    <w:rsid w:val="00DB03CB"/>
    <w:pPr>
      <w:spacing w:line="360" w:lineRule="auto"/>
    </w:pPr>
    <w:rPr>
      <w:rFonts w:ascii="Calibri" w:hAnsi="Calibri" w:cs="Calibri"/>
      <w:i/>
      <w:iCs/>
    </w:rPr>
  </w:style>
  <w:style w:type="character" w:customStyle="1" w:styleId="ReferenceChar">
    <w:name w:val="Reference Char"/>
    <w:basedOn w:val="DefaultParagraphFont"/>
    <w:link w:val="Reference"/>
    <w:rsid w:val="00DB03CB"/>
    <w:rPr>
      <w:rFonts w:ascii="Calibri" w:hAnsi="Calibri" w:cs="Calibri"/>
      <w:i/>
      <w:iCs/>
      <w:lang w:val="en-NZ"/>
    </w:rPr>
  </w:style>
  <w:style w:type="paragraph" w:styleId="Bibliography">
    <w:name w:val="Bibliography"/>
    <w:basedOn w:val="Normal"/>
    <w:next w:val="Normal"/>
    <w:uiPriority w:val="37"/>
    <w:unhideWhenUsed/>
    <w:rsid w:val="00DB03CB"/>
    <w:pPr>
      <w:spacing w:line="480" w:lineRule="auto"/>
      <w:ind w:left="720" w:hanging="720"/>
    </w:pPr>
  </w:style>
  <w:style w:type="paragraph" w:customStyle="1" w:styleId="NormalJustified">
    <w:name w:val="Normal Justified"/>
    <w:basedOn w:val="Normal"/>
    <w:link w:val="NormalJustifiedChar"/>
    <w:qFormat/>
    <w:rsid w:val="00DB03CB"/>
    <w:pPr>
      <w:jc w:val="both"/>
    </w:pPr>
  </w:style>
  <w:style w:type="character" w:customStyle="1" w:styleId="NormalJustifiedChar">
    <w:name w:val="Normal Justified Char"/>
    <w:basedOn w:val="DefaultParagraphFont"/>
    <w:link w:val="NormalJustified"/>
    <w:rsid w:val="00DB03CB"/>
    <w:rPr>
      <w:lang w:val="en-NZ"/>
    </w:rPr>
  </w:style>
  <w:style w:type="paragraph" w:styleId="Header">
    <w:name w:val="header"/>
    <w:basedOn w:val="Normal"/>
    <w:link w:val="HeaderChar"/>
    <w:uiPriority w:val="99"/>
    <w:unhideWhenUsed/>
    <w:rsid w:val="004E039E"/>
    <w:pPr>
      <w:tabs>
        <w:tab w:val="center" w:pos="4513"/>
        <w:tab w:val="right" w:pos="9026"/>
      </w:tabs>
      <w:spacing w:line="240" w:lineRule="auto"/>
    </w:pPr>
  </w:style>
  <w:style w:type="character" w:customStyle="1" w:styleId="HeaderChar">
    <w:name w:val="Header Char"/>
    <w:basedOn w:val="DefaultParagraphFont"/>
    <w:link w:val="Header"/>
    <w:uiPriority w:val="99"/>
    <w:rsid w:val="004E039E"/>
    <w:rPr>
      <w:lang w:val="en-NZ"/>
    </w:rPr>
  </w:style>
  <w:style w:type="paragraph" w:styleId="Footer">
    <w:name w:val="footer"/>
    <w:basedOn w:val="Normal"/>
    <w:link w:val="FooterChar"/>
    <w:uiPriority w:val="99"/>
    <w:unhideWhenUsed/>
    <w:rsid w:val="004E039E"/>
    <w:pPr>
      <w:tabs>
        <w:tab w:val="center" w:pos="4513"/>
        <w:tab w:val="right" w:pos="9026"/>
      </w:tabs>
      <w:spacing w:line="240" w:lineRule="auto"/>
    </w:pPr>
  </w:style>
  <w:style w:type="character" w:customStyle="1" w:styleId="FooterChar">
    <w:name w:val="Footer Char"/>
    <w:basedOn w:val="DefaultParagraphFont"/>
    <w:link w:val="Footer"/>
    <w:uiPriority w:val="99"/>
    <w:rsid w:val="004E039E"/>
    <w:rPr>
      <w:lang w:val="en-NZ"/>
    </w:rPr>
  </w:style>
  <w:style w:type="paragraph" w:styleId="TOC2">
    <w:name w:val="toc 2"/>
    <w:basedOn w:val="Normal"/>
    <w:next w:val="Normal"/>
    <w:autoRedefine/>
    <w:uiPriority w:val="39"/>
    <w:unhideWhenUsed/>
    <w:rsid w:val="00B2749C"/>
    <w:pPr>
      <w:spacing w:after="100"/>
      <w:ind w:left="220"/>
    </w:pPr>
  </w:style>
  <w:style w:type="character" w:styleId="Hyperlink">
    <w:name w:val="Hyperlink"/>
    <w:basedOn w:val="DefaultParagraphFont"/>
    <w:uiPriority w:val="99"/>
    <w:unhideWhenUsed/>
    <w:rsid w:val="00B2749C"/>
    <w:rPr>
      <w:color w:val="0563C1" w:themeColor="hyperlink"/>
      <w:u w:val="single"/>
    </w:rPr>
  </w:style>
  <w:style w:type="paragraph" w:styleId="TOC3">
    <w:name w:val="toc 3"/>
    <w:basedOn w:val="Normal"/>
    <w:next w:val="Normal"/>
    <w:autoRedefine/>
    <w:uiPriority w:val="39"/>
    <w:unhideWhenUsed/>
    <w:rsid w:val="00B2749C"/>
    <w:pPr>
      <w:spacing w:after="100"/>
      <w:ind w:left="440"/>
    </w:pPr>
  </w:style>
  <w:style w:type="paragraph" w:styleId="TOC1">
    <w:name w:val="toc 1"/>
    <w:basedOn w:val="Normal"/>
    <w:next w:val="Normal"/>
    <w:autoRedefine/>
    <w:uiPriority w:val="39"/>
    <w:unhideWhenUsed/>
    <w:rsid w:val="00E113FF"/>
    <w:pPr>
      <w:spacing w:after="100"/>
    </w:pPr>
  </w:style>
  <w:style w:type="paragraph" w:styleId="FootnoteText">
    <w:name w:val="footnote text"/>
    <w:basedOn w:val="Normal"/>
    <w:link w:val="FootnoteTextChar"/>
    <w:uiPriority w:val="99"/>
    <w:semiHidden/>
    <w:unhideWhenUsed/>
    <w:rsid w:val="00690106"/>
    <w:pPr>
      <w:spacing w:line="240" w:lineRule="auto"/>
    </w:pPr>
    <w:rPr>
      <w:sz w:val="20"/>
      <w:szCs w:val="20"/>
    </w:rPr>
  </w:style>
  <w:style w:type="character" w:customStyle="1" w:styleId="FootnoteTextChar">
    <w:name w:val="Footnote Text Char"/>
    <w:basedOn w:val="DefaultParagraphFont"/>
    <w:link w:val="FootnoteText"/>
    <w:uiPriority w:val="99"/>
    <w:semiHidden/>
    <w:rsid w:val="00690106"/>
    <w:rPr>
      <w:sz w:val="20"/>
      <w:szCs w:val="20"/>
      <w:lang w:val="en-NZ"/>
    </w:rPr>
  </w:style>
  <w:style w:type="character" w:styleId="FootnoteReference">
    <w:name w:val="footnote reference"/>
    <w:basedOn w:val="DefaultParagraphFont"/>
    <w:uiPriority w:val="99"/>
    <w:semiHidden/>
    <w:unhideWhenUsed/>
    <w:rsid w:val="006901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350" row="6">
    <wetp:webextensionref xmlns:r="http://schemas.openxmlformats.org/officeDocument/2006/relationships" r:id="rId2"/>
  </wetp:taskpane>
  <wetp:taskpane dockstate="right" visibility="0" width="350" row="7">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A89CF0B6-74F8-4769-A0EF-954C54FAC04E}">
  <we:reference id="wa104099688" version="1.3.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45B120E8-D423-43A0-A158-2EB6A11EA5A7}">
  <we:reference id="wa104381727" version="1.0.0.9" store="en-GB" storeType="OMEX"/>
  <we:alternateReferences>
    <we:reference id="WA104381727" version="1.0.0.9"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0EF7589E-7D74-4646-A4A1-E9021FC922D3}">
  <we:reference id="wa104381714" version="4.2.0.0" store="en-US" storeType="OMEX"/>
  <we:alternateReferences>
    <we:reference id="WA104381714" version="4.2.0.0" store="" storeType="OMEX"/>
  </we:alternateReferences>
  <we:properties>
    <we:property name="production_outwrite_document" value="&quot;{\&quot;documentId\&quot;:\&quot;34cf138b8bfffcdb\&quot;,\&quot;documentAccessToken\&quot;:\&quot;3bd5fc27c59cffd93e1aa498964bdab2\&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6-22T00:00:00</PublishDate>
  <Abstract/>
  <CompanyAddress>WEB701</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E0439DE-49EF-4BAF-8637-456564BC2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2</TotalTime>
  <Pages>5</Pages>
  <Words>2321</Words>
  <Characters>13234</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Assessment Three</vt:lpstr>
    </vt:vector>
  </TitlesOfParts>
  <Company>NMIT</Company>
  <LinksUpToDate>false</LinksUpToDate>
  <CharactersWithSpaces>15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Three</dc:title>
  <dc:subject>Edge of Web Technology</dc:subject>
  <dc:creator>Frank Schulz</dc:creator>
  <cp:keywords/>
  <dc:description/>
  <cp:lastModifiedBy>ShadeWing 73</cp:lastModifiedBy>
  <cp:revision>6</cp:revision>
  <dcterms:created xsi:type="dcterms:W3CDTF">2022-06-20T03:24:00Z</dcterms:created>
  <dcterms:modified xsi:type="dcterms:W3CDTF">2022-06-22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aHGYUCtX"/&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